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613D35" w:rsidP="002314D3">
      <w:pPr>
        <w:ind w:firstLine="0"/>
        <w:jc w:val="center"/>
      </w:pPr>
      <w:r>
        <w:t>Reflective Journal and Report</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5815A1" w:rsidP="002100CC">
      <w:pPr>
        <w:ind w:firstLine="0"/>
        <w:jc w:val="center"/>
      </w:pPr>
      <w:r>
        <w:lastRenderedPageBreak/>
        <w:t xml:space="preserve">Reflective </w:t>
      </w:r>
      <w:r w:rsidR="000E4F79">
        <w:t>J</w:t>
      </w:r>
      <w:r w:rsidR="003E7C6F">
        <w:t>ournal and Report</w:t>
      </w:r>
    </w:p>
    <w:p w:rsidR="000E4F79" w:rsidRPr="00127DB2" w:rsidRDefault="000E4F79" w:rsidP="002100CC">
      <w:pPr>
        <w:ind w:firstLine="0"/>
        <w:jc w:val="center"/>
        <w:rPr>
          <w:b/>
          <w:bCs/>
        </w:rPr>
      </w:pPr>
      <w:r w:rsidRPr="00127DB2">
        <w:rPr>
          <w:b/>
          <w:bCs/>
        </w:rPr>
        <w:t>Introduction</w:t>
      </w:r>
    </w:p>
    <w:p w:rsidR="00665139" w:rsidRDefault="00665139" w:rsidP="000F22E6">
      <w:pPr>
        <w:ind w:firstLine="0"/>
      </w:pPr>
      <w:r>
        <w:tab/>
      </w:r>
      <w:r w:rsidR="00211605">
        <w:t xml:space="preserve">The instrument of reflection is widely used to identify the important theoretical concepts and correctly </w:t>
      </w:r>
      <w:proofErr w:type="spellStart"/>
      <w:r w:rsidR="00211605">
        <w:t>utilise</w:t>
      </w:r>
      <w:proofErr w:type="spellEnd"/>
      <w:r w:rsidR="00211605">
        <w:t xml:space="preserve"> them in the practical setting of the </w:t>
      </w:r>
      <w:proofErr w:type="spellStart"/>
      <w:r w:rsidR="00211605">
        <w:t>organisations</w:t>
      </w:r>
      <w:proofErr w:type="spellEnd"/>
      <w:r w:rsidR="00211605">
        <w:t xml:space="preserve">. Undoubtedly, it is crucial for the students to figure out what major ideas they have learnt during the entire procedure of the </w:t>
      </w:r>
      <w:r w:rsidR="003D55BE">
        <w:t>academic journey. This form of consideration eventually helps them to ev</w:t>
      </w:r>
      <w:r w:rsidR="00173BEF">
        <w:t xml:space="preserve">aluate </w:t>
      </w:r>
      <w:r w:rsidR="003D55BE">
        <w:t>what is the actual importance of different ideas and how they can apply in various circumstances. The approach of reflection can also be helpful to critically examine the implications of different concepts and apply them in real</w:t>
      </w:r>
      <w:r w:rsidR="00173BEF">
        <w:t xml:space="preserve"> </w:t>
      </w:r>
      <w:r w:rsidR="003D55BE">
        <w:t xml:space="preserve">life. Reflection is established as </w:t>
      </w:r>
      <w:r w:rsidR="00173BEF">
        <w:t>a</w:t>
      </w:r>
      <w:r w:rsidR="003D55BE">
        <w:t xml:space="preserve"> successful tool that ensure</w:t>
      </w:r>
      <w:r w:rsidR="00173BEF">
        <w:t>s</w:t>
      </w:r>
      <w:r w:rsidR="003D55BE">
        <w:t xml:space="preserve"> the proper understanding of the different relevant concepts and illustrate</w:t>
      </w:r>
      <w:r w:rsidR="00173BEF">
        <w:t>s</w:t>
      </w:r>
      <w:r w:rsidR="003D55BE">
        <w:t xml:space="preserve"> them effectively and efficiently</w:t>
      </w:r>
      <w:r w:rsidR="000F22E6">
        <w:t xml:space="preserve"> </w:t>
      </w:r>
      <w:r w:rsidR="000F22E6">
        <w:fldChar w:fldCharType="begin"/>
      </w:r>
      <w:r w:rsidR="000F22E6">
        <w:instrText xml:space="preserve"> ADDIN ZOTERO_ITEM CSL_CITATION {"citationID":"dLrUziGB","properties":{"formattedCitation":"(Rennison, 2015)","plainCitation":"(Rennison, 2015)","noteIndex":0},"citationItems":[{"id":1993,"uris":["http://zotero.org/users/local/lMSdZ3dY/items/JQAKJDIN"],"uri":["http://zotero.org/users/local/lMSdZ3dY/items/JQAKJDIN"],"itemData":{"id":1993,"type":"article-journal","title":"Reflexive Management: System-theoretical reflection on reflection","container-title":"Journal of Leadership and Management","page":"27-36","volume":"1","issue":"3","author":[{"family":"Rennison","given":"Betina Wolfgang"}],"issued":{"date-parts":[["2015"]]}}}],"schema":"https://github.com/citation-style-language/schema/raw/master/csl-citation.json"} </w:instrText>
      </w:r>
      <w:r w:rsidR="000F22E6">
        <w:fldChar w:fldCharType="separate"/>
      </w:r>
      <w:r w:rsidR="000F22E6" w:rsidRPr="000F22E6">
        <w:t>(</w:t>
      </w:r>
      <w:proofErr w:type="spellStart"/>
      <w:r w:rsidR="000F22E6" w:rsidRPr="000F22E6">
        <w:t>Rennison</w:t>
      </w:r>
      <w:proofErr w:type="spellEnd"/>
      <w:r w:rsidR="000F22E6" w:rsidRPr="000F22E6">
        <w:t>, 2015)</w:t>
      </w:r>
      <w:r w:rsidR="000F22E6">
        <w:fldChar w:fldCharType="end"/>
      </w:r>
      <w:r w:rsidR="003D55BE">
        <w:t xml:space="preserve">. </w:t>
      </w:r>
      <w:r w:rsidR="00357385">
        <w:t xml:space="preserve">In recent times, the practical implications of learning can never </w:t>
      </w:r>
      <w:r w:rsidR="00173BEF">
        <w:t xml:space="preserve">be </w:t>
      </w:r>
      <w:r w:rsidR="00357385">
        <w:t>imagined without the approach of reflection. This particular tool is used to provide the chance to the learners to deliver basic ideas they have learnt during the entire journey of learning. It is also important to indicate that the perspective of leadership is greatly linked with the idea of reflection. The platform of reflection make</w:t>
      </w:r>
      <w:r w:rsidR="00173BEF">
        <w:t>s</w:t>
      </w:r>
      <w:r w:rsidR="00357385">
        <w:t xml:space="preserve"> it easy for the students to continuously assess their performance level by presenting their thoughts on different crucial ideas of leadership.</w:t>
      </w:r>
      <w:r w:rsidR="00E02C43">
        <w:t xml:space="preserve"> Reflection is </w:t>
      </w:r>
      <w:r w:rsidR="00173BEF">
        <w:t xml:space="preserve">a </w:t>
      </w:r>
      <w:r w:rsidR="00E02C43">
        <w:t>direct chance for the students to describe what they have learnt in the class about leadership and how it influence</w:t>
      </w:r>
      <w:r w:rsidR="00173BEF">
        <w:t>s</w:t>
      </w:r>
      <w:r w:rsidR="00E02C43">
        <w:t xml:space="preserve"> their prospect of learning. </w:t>
      </w:r>
      <w:r w:rsidR="00A87F52">
        <w:t xml:space="preserve">Leadership is one important feature of consideration when it comes to </w:t>
      </w:r>
      <w:r w:rsidR="00173BEF">
        <w:t xml:space="preserve">the </w:t>
      </w:r>
      <w:r w:rsidR="00A87F52">
        <w:t xml:space="preserve">understanding of </w:t>
      </w:r>
      <w:r w:rsidR="00173BEF">
        <w:t xml:space="preserve">the </w:t>
      </w:r>
      <w:proofErr w:type="spellStart"/>
      <w:r w:rsidR="00A87F52">
        <w:t>organisational</w:t>
      </w:r>
      <w:proofErr w:type="spellEnd"/>
      <w:r w:rsidR="00A87F52">
        <w:t xml:space="preserve"> environment. The operations of any </w:t>
      </w:r>
      <w:proofErr w:type="spellStart"/>
      <w:r w:rsidR="00A87F52">
        <w:t>organisations</w:t>
      </w:r>
      <w:proofErr w:type="spellEnd"/>
      <w:r w:rsidR="00A87F52">
        <w:t xml:space="preserve"> can never be initiated or completed without the proper role of the leader of the </w:t>
      </w:r>
      <w:proofErr w:type="spellStart"/>
      <w:r w:rsidR="00A87F52">
        <w:t>organisation</w:t>
      </w:r>
      <w:proofErr w:type="spellEnd"/>
      <w:r w:rsidR="00A87F52">
        <w:t xml:space="preserve">. The critical role of reflection helps leaders to ensure </w:t>
      </w:r>
      <w:r w:rsidR="00173BEF">
        <w:t xml:space="preserve">the </w:t>
      </w:r>
      <w:r w:rsidR="00A87F52">
        <w:t xml:space="preserve">proper form of on-the-job training to ensure proper management. Here the particular focus is to present </w:t>
      </w:r>
      <w:r w:rsidR="00173BEF">
        <w:t xml:space="preserve">a </w:t>
      </w:r>
      <w:r w:rsidR="00A87F52">
        <w:lastRenderedPageBreak/>
        <w:t xml:space="preserve">critical report on my overall journey of the subject of leadership management and explain how effectively it shaped my views of leadership. </w:t>
      </w:r>
    </w:p>
    <w:p w:rsidR="000E4F79" w:rsidRPr="00127DB2" w:rsidRDefault="000E4F79" w:rsidP="002100CC">
      <w:pPr>
        <w:ind w:firstLine="0"/>
        <w:jc w:val="center"/>
        <w:rPr>
          <w:b/>
          <w:bCs/>
        </w:rPr>
      </w:pPr>
      <w:r w:rsidRPr="00127DB2">
        <w:rPr>
          <w:b/>
          <w:bCs/>
        </w:rPr>
        <w:t>Discussion</w:t>
      </w:r>
    </w:p>
    <w:p w:rsidR="00173BEF" w:rsidRDefault="00173BEF" w:rsidP="00142E32">
      <w:r>
        <w:t xml:space="preserve">Critical consideration of the entire course work of the subject of leadership management reveals that reflection is the major aspect that was present at each stage of learning. The instrument of reflection is helpful for me in the form of different classroom activities that motivate me to deeply consider major concepts and show my direct involvement. </w:t>
      </w:r>
      <w:r w:rsidR="00CF297E">
        <w:t>Active participation in different classroom tasks eventually makes it viable for me to figure out how different leadership concepts can be appl</w:t>
      </w:r>
      <w:r w:rsidR="00142E32">
        <w:t>ied</w:t>
      </w:r>
      <w:r w:rsidR="00CF297E">
        <w:t xml:space="preserve"> in </w:t>
      </w:r>
      <w:r w:rsidR="00142E32">
        <w:t xml:space="preserve">a </w:t>
      </w:r>
      <w:r w:rsidR="00CF297E">
        <w:t xml:space="preserve">different </w:t>
      </w:r>
      <w:proofErr w:type="spellStart"/>
      <w:r w:rsidR="00CF297E">
        <w:t>organisational</w:t>
      </w:r>
      <w:proofErr w:type="spellEnd"/>
      <w:r w:rsidR="00CF297E">
        <w:t xml:space="preserve"> setting. I can rightly say that the tool of reflection is </w:t>
      </w:r>
      <w:r w:rsidR="00142E32">
        <w:t xml:space="preserve">a </w:t>
      </w:r>
      <w:r w:rsidR="00CF297E">
        <w:t xml:space="preserve">great chance for me to effectively apprehend the main ideas of leadership and clearly express them. The broad idea of reflection on the subject of leadership can illustrate in different separate forms to enhance the understanding level. </w:t>
      </w:r>
    </w:p>
    <w:p w:rsidR="00C55899" w:rsidRPr="00127DB2" w:rsidRDefault="00C55899" w:rsidP="00C55899">
      <w:pPr>
        <w:ind w:firstLine="0"/>
        <w:rPr>
          <w:b/>
          <w:bCs/>
        </w:rPr>
      </w:pPr>
      <w:r w:rsidRPr="00127DB2">
        <w:rPr>
          <w:b/>
          <w:bCs/>
        </w:rPr>
        <w:t>The Idea of Reflection on Academic Grounds</w:t>
      </w:r>
    </w:p>
    <w:p w:rsidR="00C55899" w:rsidRDefault="00C55899" w:rsidP="00142E32">
      <w:pPr>
        <w:ind w:firstLine="0"/>
      </w:pPr>
      <w:r>
        <w:tab/>
        <w:t xml:space="preserve">At the first step, it is crucial for me to find out the particular ways that help me to figure out the concept of reflection academically. Active involvement in different classroom activities is </w:t>
      </w:r>
      <w:r w:rsidR="00142E32">
        <w:t xml:space="preserve">a </w:t>
      </w:r>
      <w:r>
        <w:t xml:space="preserve">major chance for me to deliver my reflection on the different ideas and approach of leadership. Reflection on leadership is one useful perspective for me to critically identify different values and skills relevant to the concept of leadership. This certain approach also helps me to </w:t>
      </w:r>
      <w:r w:rsidR="00681FAB">
        <w:t>u</w:t>
      </w:r>
      <w:r w:rsidR="00142E32">
        <w:t>nderstand</w:t>
      </w:r>
      <w:r w:rsidR="00681FAB">
        <w:t xml:space="preserve"> the actual academic concept of leadership and how successfully it can be appl</w:t>
      </w:r>
      <w:r w:rsidR="00142E32">
        <w:t>ied</w:t>
      </w:r>
      <w:r w:rsidR="00681FAB">
        <w:t xml:space="preserve"> in different work settings in future. </w:t>
      </w:r>
      <w:r w:rsidR="00954E96">
        <w:t>The tool of reflection is defined and understood academically by considering different practical implications. The platform of reflection provides me</w:t>
      </w:r>
      <w:r w:rsidR="00A53502">
        <w:t xml:space="preserve"> with</w:t>
      </w:r>
      <w:r w:rsidR="00954E96">
        <w:t xml:space="preserve"> </w:t>
      </w:r>
      <w:r w:rsidR="00142E32">
        <w:t xml:space="preserve">a </w:t>
      </w:r>
      <w:r w:rsidR="00954E96">
        <w:t xml:space="preserve">chance to convey my thinking about the different prospect of leadership. </w:t>
      </w:r>
    </w:p>
    <w:p w:rsidR="00191DFC" w:rsidRDefault="00191DFC" w:rsidP="00A53502">
      <w:pPr>
        <w:ind w:firstLine="0"/>
      </w:pPr>
      <w:r>
        <w:lastRenderedPageBreak/>
        <w:tab/>
      </w:r>
      <w:r w:rsidR="00FC000D">
        <w:t>The opportunity of reflection on leadership give</w:t>
      </w:r>
      <w:r w:rsidR="00A53502">
        <w:t>s</w:t>
      </w:r>
      <w:r w:rsidR="00FC000D">
        <w:t xml:space="preserve"> me </w:t>
      </w:r>
      <w:r w:rsidR="00A53502">
        <w:t xml:space="preserve">a </w:t>
      </w:r>
      <w:r w:rsidR="00FC000D">
        <w:t xml:space="preserve">significant chance to effectively deliver my concepts of leadership. </w:t>
      </w:r>
      <w:r w:rsidR="005905CD">
        <w:t>This</w:t>
      </w:r>
      <w:r w:rsidR="00FC000D">
        <w:t xml:space="preserve"> form of delivery also helps me to compare my thoughts of the leadership with the </w:t>
      </w:r>
      <w:r w:rsidR="005905CD">
        <w:t>different theories and concepts of leadership and management I learnt in the classroom. The approach of the ref</w:t>
      </w:r>
      <w:r w:rsidR="00A53502">
        <w:t>l</w:t>
      </w:r>
      <w:r w:rsidR="005905CD">
        <w:t xml:space="preserve">ection on leadership gives me </w:t>
      </w:r>
      <w:r w:rsidR="00A53502">
        <w:t xml:space="preserve">a </w:t>
      </w:r>
      <w:r w:rsidR="005905CD">
        <w:t xml:space="preserve">chance to find out the connection with my personal domain of leadership with the academic perspective of leadership that I learnt due to different leadership activities. </w:t>
      </w:r>
      <w:r w:rsidR="00C55D85">
        <w:t xml:space="preserve">The overall prospect of leadership management helps me to </w:t>
      </w:r>
      <w:proofErr w:type="spellStart"/>
      <w:r w:rsidR="00C55D85">
        <w:t>recognise</w:t>
      </w:r>
      <w:proofErr w:type="spellEnd"/>
      <w:r w:rsidR="00C55D85">
        <w:t xml:space="preserve"> that the practice of leadership requires intentional reflection on the major aspects of consideration. </w:t>
      </w:r>
    </w:p>
    <w:p w:rsidR="00C55D85" w:rsidRDefault="00C55D85" w:rsidP="00A53502">
      <w:pPr>
        <w:ind w:firstLine="0"/>
      </w:pPr>
      <w:r>
        <w:tab/>
        <w:t>The opportunity of reflection assist</w:t>
      </w:r>
      <w:r w:rsidR="00A53502">
        <w:t>s</w:t>
      </w:r>
      <w:r>
        <w:t xml:space="preserve"> me to identify that effective practice of leadership is never possible without the active approach of self-awareness. Understanding of the different concepts of leadership at academic level helps me to figure out that what actually I perceive about leadership and what is my action of </w:t>
      </w:r>
      <w:r w:rsidR="00A53502">
        <w:t xml:space="preserve">the </w:t>
      </w:r>
      <w:r>
        <w:t xml:space="preserve">plan as the future leader in any </w:t>
      </w:r>
      <w:proofErr w:type="spellStart"/>
      <w:r>
        <w:t>organisational</w:t>
      </w:r>
      <w:proofErr w:type="spellEnd"/>
      <w:r>
        <w:t xml:space="preserve"> setting. </w:t>
      </w:r>
      <w:r w:rsidR="003D3C48">
        <w:t>The entire phase of the academic reflection helps me to focus</w:t>
      </w:r>
      <w:r w:rsidR="00A53502">
        <w:t xml:space="preserve"> on</w:t>
      </w:r>
      <w:r w:rsidR="003D3C48">
        <w:t xml:space="preserve"> this particular perspective that I need to work hard to assess my inner strengths and weaknesses and adopt the suitable values of leadership. Exploration of the different </w:t>
      </w:r>
      <w:proofErr w:type="spellStart"/>
      <w:r w:rsidR="003D3C48">
        <w:t>organisational</w:t>
      </w:r>
      <w:proofErr w:type="spellEnd"/>
      <w:r w:rsidR="003D3C48">
        <w:t xml:space="preserve"> situations in the form of case studies is another major perspective of learning for me. It come</w:t>
      </w:r>
      <w:r w:rsidR="00A53502">
        <w:t>s</w:t>
      </w:r>
      <w:r w:rsidR="003D3C48">
        <w:t xml:space="preserve"> up with the consideration that how different situations are different and require </w:t>
      </w:r>
      <w:r w:rsidR="00A53502">
        <w:t xml:space="preserve">the </w:t>
      </w:r>
      <w:r w:rsidR="003D3C48">
        <w:t>adoption of various leadership skills and values to achieve maximum outcome. I successfully perceived how cru</w:t>
      </w:r>
      <w:r w:rsidR="00A53502">
        <w:t xml:space="preserve">cial the role of a </w:t>
      </w:r>
      <w:r w:rsidR="003D3C48">
        <w:t xml:space="preserve">leader is to build </w:t>
      </w:r>
      <w:r w:rsidR="00A53502">
        <w:t xml:space="preserve">a </w:t>
      </w:r>
      <w:r w:rsidR="003D3C48">
        <w:t>consensus between different stakeholders. It is crucial for the leader to take</w:t>
      </w:r>
      <w:r w:rsidR="00A53502">
        <w:t xml:space="preserve"> </w:t>
      </w:r>
      <w:r w:rsidR="003D3C48">
        <w:t>responsibility from the front and appl</w:t>
      </w:r>
      <w:r w:rsidR="00A53502">
        <w:t>ies</w:t>
      </w:r>
      <w:r w:rsidR="003D3C48">
        <w:t xml:space="preserve"> suitable leadership strategies to achieve the </w:t>
      </w:r>
      <w:proofErr w:type="spellStart"/>
      <w:r w:rsidR="003D3C48">
        <w:t>organisational</w:t>
      </w:r>
      <w:proofErr w:type="spellEnd"/>
      <w:r w:rsidR="003D3C48">
        <w:t xml:space="preserve"> outcomes in the end. </w:t>
      </w:r>
      <w:r w:rsidR="00CC0CCB">
        <w:t xml:space="preserve">Awareness of the idea of reflection at </w:t>
      </w:r>
      <w:r w:rsidR="00A53502">
        <w:t xml:space="preserve">an </w:t>
      </w:r>
      <w:r w:rsidR="00CC0CCB">
        <w:t xml:space="preserve">academic level helps me to </w:t>
      </w:r>
      <w:proofErr w:type="spellStart"/>
      <w:r w:rsidR="00CC0CCB">
        <w:t>minimise</w:t>
      </w:r>
      <w:proofErr w:type="spellEnd"/>
      <w:r w:rsidR="00CC0CCB">
        <w:t xml:space="preserve"> the gap that exist</w:t>
      </w:r>
      <w:r w:rsidR="00A53502">
        <w:t>s</w:t>
      </w:r>
      <w:r w:rsidR="00CC0CCB">
        <w:t xml:space="preserve"> </w:t>
      </w:r>
      <w:r w:rsidR="0071739C">
        <w:t xml:space="preserve">between my thoughts and the actual practical implications of the broad idea of leadership management. </w:t>
      </w:r>
    </w:p>
    <w:p w:rsidR="00A53502" w:rsidRPr="00127DB2" w:rsidRDefault="00A53502" w:rsidP="00A53502">
      <w:pPr>
        <w:ind w:firstLine="0"/>
        <w:rPr>
          <w:b/>
          <w:bCs/>
        </w:rPr>
      </w:pPr>
      <w:r w:rsidRPr="00127DB2">
        <w:rPr>
          <w:b/>
          <w:bCs/>
        </w:rPr>
        <w:lastRenderedPageBreak/>
        <w:t>Influence of Classroom Activities</w:t>
      </w:r>
    </w:p>
    <w:p w:rsidR="00A53502" w:rsidRDefault="00A53502" w:rsidP="00C523B6">
      <w:pPr>
        <w:ind w:firstLine="0"/>
      </w:pPr>
      <w:r>
        <w:tab/>
        <w:t>The prominent influence of different classroom activities can never be ignore</w:t>
      </w:r>
      <w:r w:rsidR="00C523B6">
        <w:t>d</w:t>
      </w:r>
      <w:r>
        <w:t xml:space="preserve"> as it is established as the major form of learning for me. Active involvement in different classroom tasks helps me to connect myself with the actual concepts and theories of leadership I learnt in the classroom. The phenomenon of classroom activities appeared in the form of delivery of different written and oral assignments related to the different ideas of leadership. This form of consideration motivated me to think about the concept and practical implications of leadership differently. On the other hand, the practical domains of classroom work also assist me to consider </w:t>
      </w:r>
      <w:r w:rsidR="00C523B6">
        <w:t xml:space="preserve">the </w:t>
      </w:r>
      <w:r>
        <w:t xml:space="preserve">thoughts of others and connect this knowledge with my personal thoughts about management and leadership. </w:t>
      </w:r>
      <w:r w:rsidR="00974294">
        <w:t xml:space="preserve">Delivery of presentation on different ideas of leadership is another major aspect of consideration for me that successfully shaped my overall understanding of the concept of leadership. </w:t>
      </w:r>
      <w:r w:rsidR="007B2E7C">
        <w:t xml:space="preserve">Involvement in different classroom activities helps me to enhance my understanding </w:t>
      </w:r>
      <w:r w:rsidR="00C523B6">
        <w:t>of</w:t>
      </w:r>
      <w:r w:rsidR="007B2E7C">
        <w:t xml:space="preserve"> the practical implications of the idea of leadership. Various tasks in the form of different assignments encourage me to identify what is happening in different </w:t>
      </w:r>
      <w:proofErr w:type="spellStart"/>
      <w:r w:rsidR="007B2E7C">
        <w:t>organisations</w:t>
      </w:r>
      <w:proofErr w:type="spellEnd"/>
      <w:r w:rsidR="007B2E7C">
        <w:t xml:space="preserve"> at national and international levels. This form of exploration helps me to figure out that what leaders are actually doing to enhance the overall domain of the business. This form of exploration also helps to identify different leadership challenges and apply relevant strategies to ensure better forms of consideration in the end. It is worthy to mention that the platform of different classroom activities also helps me to successfully connect my knowledge with the other. Now, I am in </w:t>
      </w:r>
      <w:r w:rsidR="00C523B6">
        <w:t xml:space="preserve">a </w:t>
      </w:r>
      <w:r w:rsidR="007B2E7C">
        <w:t xml:space="preserve">better position to establish how different individuals think differently about different </w:t>
      </w:r>
      <w:proofErr w:type="spellStart"/>
      <w:r w:rsidR="007B2E7C">
        <w:t>organisational</w:t>
      </w:r>
      <w:proofErr w:type="spellEnd"/>
      <w:r w:rsidR="007B2E7C">
        <w:t xml:space="preserve"> situations and apply their knowledge to achieve better outcomes in the end. </w:t>
      </w:r>
    </w:p>
    <w:p w:rsidR="00C523B6" w:rsidRDefault="00C523B6" w:rsidP="00973AE8">
      <w:pPr>
        <w:ind w:firstLine="0"/>
      </w:pPr>
      <w:r>
        <w:lastRenderedPageBreak/>
        <w:tab/>
      </w:r>
      <w:r w:rsidR="00F86821">
        <w:t xml:space="preserve">The approach of various classroom activities gives me </w:t>
      </w:r>
      <w:r w:rsidR="00973AE8">
        <w:t xml:space="preserve">a </w:t>
      </w:r>
      <w:r w:rsidR="00F86821">
        <w:t>clear chance to express my thoughts about the different forms of leadership. This form of expression eventually assist</w:t>
      </w:r>
      <w:r w:rsidR="00973AE8">
        <w:t>s</w:t>
      </w:r>
      <w:r w:rsidR="00F86821">
        <w:t xml:space="preserve"> me to evaluate the effectiveness of my personal thoughts and values of the leadership. I can clearly say that </w:t>
      </w:r>
      <w:r w:rsidR="00973AE8">
        <w:t xml:space="preserve">the </w:t>
      </w:r>
      <w:r w:rsidR="00F86821">
        <w:t>exploration of my personal thoughts and expressions of the concept of leadership helps me to evaluate the correctness of my opinion. The platform of classroom activities also help</w:t>
      </w:r>
      <w:r w:rsidR="00973AE8">
        <w:t>s</w:t>
      </w:r>
      <w:r w:rsidR="00F86821">
        <w:t xml:space="preserve"> me to connect my aspirations of leadership with the perspectives of others. This form of consideration helps me to explore different dimensions of the idea of leadership concern</w:t>
      </w:r>
      <w:r w:rsidR="00973AE8">
        <w:t xml:space="preserve">ing </w:t>
      </w:r>
      <w:r w:rsidR="00F86821">
        <w:t xml:space="preserve">the different relevant theories and skills necessary for leadership. </w:t>
      </w:r>
    </w:p>
    <w:p w:rsidR="00F86821" w:rsidRDefault="00F86821" w:rsidP="00973AE8">
      <w:pPr>
        <w:ind w:firstLine="0"/>
      </w:pPr>
      <w:r>
        <w:tab/>
        <w:t xml:space="preserve">It is crucial to indicate that the idea of different classroom activities also strongly shape my perspectives of leading others in different circumstances. This approach also helps me to establish myself as </w:t>
      </w:r>
      <w:r w:rsidR="00973AE8">
        <w:t xml:space="preserve">a </w:t>
      </w:r>
      <w:r>
        <w:t xml:space="preserve">better leader and </w:t>
      </w:r>
      <w:r w:rsidR="00973AE8">
        <w:t xml:space="preserve">a </w:t>
      </w:r>
      <w:r>
        <w:t>better follower in the future. Exploration of different values and strategies of leadership assist me to identify that which perspective of leadership is feasible in the particular conditions. Active participation in different learning activities helps me to identify the practical implications of the different styles of leadership. This form of exploration also assist</w:t>
      </w:r>
      <w:r w:rsidR="00973AE8">
        <w:t>s</w:t>
      </w:r>
      <w:r>
        <w:t xml:space="preserve"> me to identify how different leadership styles closely relevant to specific values and leadership skills. The prospect of collaboration </w:t>
      </w:r>
      <w:r w:rsidR="00EC190E">
        <w:t xml:space="preserve">in the form of </w:t>
      </w:r>
      <w:r w:rsidR="00973AE8">
        <w:t>different activities to connect</w:t>
      </w:r>
      <w:r w:rsidR="00EC190E">
        <w:t xml:space="preserve"> with different forms of leadership styles concerning to the needs of </w:t>
      </w:r>
      <w:r w:rsidR="00973AE8">
        <w:t>a</w:t>
      </w:r>
      <w:r w:rsidR="00EC190E">
        <w:t xml:space="preserve"> certain situation. I have </w:t>
      </w:r>
      <w:r w:rsidR="00973AE8">
        <w:t xml:space="preserve">a </w:t>
      </w:r>
      <w:r w:rsidR="00EC190E">
        <w:t xml:space="preserve">better understanding now how crucial it is for the leader to show </w:t>
      </w:r>
      <w:r w:rsidR="00973AE8">
        <w:t xml:space="preserve">a </w:t>
      </w:r>
      <w:r w:rsidR="00EC190E">
        <w:t xml:space="preserve">connection with the followers to achieve desired objectives. Involvement in different activities is the major chance for me to expand my knowledge about the various practical implications of the broad concepts relevant to the phenomenon </w:t>
      </w:r>
      <w:r w:rsidR="00973AE8">
        <w:t>of leadership.</w:t>
      </w:r>
    </w:p>
    <w:p w:rsidR="00C9461D" w:rsidRDefault="00C9461D" w:rsidP="00E806E5">
      <w:pPr>
        <w:ind w:firstLine="0"/>
      </w:pPr>
      <w:r>
        <w:tab/>
        <w:t xml:space="preserve">The learning perspective of different classroom activities provides the chance to deliver theoretical concepts of leadership in practical forms. This form of implication further helps to </w:t>
      </w:r>
      <w:r>
        <w:lastRenderedPageBreak/>
        <w:t xml:space="preserve">understand how different strategies of leadership can apply to achieve the objective of </w:t>
      </w:r>
      <w:r w:rsidR="00561A86">
        <w:t xml:space="preserve">a </w:t>
      </w:r>
      <w:r>
        <w:t xml:space="preserve">successful leader in the </w:t>
      </w:r>
      <w:proofErr w:type="spellStart"/>
      <w:r>
        <w:t>organisational</w:t>
      </w:r>
      <w:proofErr w:type="spellEnd"/>
      <w:r>
        <w:t xml:space="preserve"> setting</w:t>
      </w:r>
      <w:r w:rsidR="00E806E5">
        <w:t xml:space="preserve"> </w:t>
      </w:r>
      <w:r w:rsidR="00E806E5">
        <w:fldChar w:fldCharType="begin"/>
      </w:r>
      <w:r w:rsidR="00E806E5">
        <w:instrText xml:space="preserve"> ADDIN ZOTERO_ITEM CSL_CITATION {"citationID":"LGCPpD6d","properties":{"formattedCitation":"(Bolden, 2016)","plainCitation":"(Bolden, 2016)","noteIndex":0},"citationItems":[{"id":1992,"uris":["http://zotero.org/users/local/lMSdZ3dY/items/A9KYSVI9"],"uri":["http://zotero.org/users/local/lMSdZ3dY/items/A9KYSVI9"],"itemData":{"id":1992,"type":"chapter","title":"Leadership, management and organisational development","container-title":"Gower handbook of leadership and management development","publisher":"Routledge","page":"143-158","author":[{"family":"Bolden","given":"Richard"}],"issued":{"date-parts":[["2016"]]}}}],"schema":"https://github.com/citation-style-language/schema/raw/master/csl-citation.json"} </w:instrText>
      </w:r>
      <w:r w:rsidR="00E806E5">
        <w:fldChar w:fldCharType="separate"/>
      </w:r>
      <w:r w:rsidR="00E806E5" w:rsidRPr="00E806E5">
        <w:t>(Bolden, 2016)</w:t>
      </w:r>
      <w:r w:rsidR="00E806E5">
        <w:fldChar w:fldCharType="end"/>
      </w:r>
      <w:r>
        <w:t xml:space="preserve">. </w:t>
      </w:r>
      <w:r w:rsidR="006E0EAD">
        <w:t xml:space="preserve">Classroom activities are the successful practical approaches to comprehensively understand the different aspects of leadership and </w:t>
      </w:r>
      <w:proofErr w:type="spellStart"/>
      <w:r w:rsidR="006E0EAD">
        <w:t>utilise</w:t>
      </w:r>
      <w:proofErr w:type="spellEnd"/>
      <w:r w:rsidR="006E0EAD">
        <w:t xml:space="preserve"> them in the practical form. </w:t>
      </w:r>
      <w:r w:rsidR="0049455D">
        <w:t xml:space="preserve">Active consideration of these activities ultimately guides me to successfully shape my personal approaches </w:t>
      </w:r>
      <w:r w:rsidR="00561A86">
        <w:t>to</w:t>
      </w:r>
      <w:r w:rsidR="0049455D">
        <w:t xml:space="preserve"> leadership and followership. Undoubtedly, I am in </w:t>
      </w:r>
      <w:r w:rsidR="00561A86">
        <w:t xml:space="preserve">a </w:t>
      </w:r>
      <w:r w:rsidR="0049455D">
        <w:t>better position to identify m</w:t>
      </w:r>
      <w:r w:rsidR="00561A86">
        <w:t>y</w:t>
      </w:r>
      <w:r w:rsidR="0049455D">
        <w:t xml:space="preserve"> personal leadership style and its implications due to the active learning of different theories and leadership styles in the classroom. </w:t>
      </w:r>
      <w:r w:rsidR="00C4074F">
        <w:t>This form of learning encourage</w:t>
      </w:r>
      <w:r w:rsidR="00561A86">
        <w:t>s</w:t>
      </w:r>
      <w:r w:rsidR="00C4074F">
        <w:t xml:space="preserve"> me to think about my capacity </w:t>
      </w:r>
      <w:r w:rsidR="00561A86">
        <w:t>to</w:t>
      </w:r>
      <w:r w:rsidR="00C4074F">
        <w:t xml:space="preserve"> lead others and connect </w:t>
      </w:r>
      <w:r w:rsidR="00561A86">
        <w:t>them</w:t>
      </w:r>
      <w:r w:rsidR="00C4074F">
        <w:t xml:space="preserve"> with different types of real-life situations. Growing understanding of different leadership concepts eventually enables me to apply these ideas effectively and efficiently. </w:t>
      </w:r>
      <w:r w:rsidR="006270B7">
        <w:t xml:space="preserve">Understanding of the different perspectives of leadership helps me to shape myself as </w:t>
      </w:r>
      <w:r w:rsidR="00561A86">
        <w:t xml:space="preserve">a </w:t>
      </w:r>
      <w:r w:rsidR="006270B7">
        <w:t xml:space="preserve">better leader and follower for the future. </w:t>
      </w:r>
      <w:r w:rsidR="004B04DB">
        <w:t xml:space="preserve">Different leadership activities in the form of various practical exercises assist me to evaluate my leadership approach concerning the perspective of different leadership theories and skills. </w:t>
      </w:r>
    </w:p>
    <w:p w:rsidR="00537C02" w:rsidRDefault="00537C02" w:rsidP="00561A86">
      <w:pPr>
        <w:ind w:firstLine="0"/>
      </w:pPr>
      <w:r>
        <w:tab/>
      </w:r>
      <w:r w:rsidR="00DC2C62">
        <w:t xml:space="preserve">Skill development in the form of leadership is </w:t>
      </w:r>
      <w:r w:rsidR="00561A86">
        <w:t xml:space="preserve">the </w:t>
      </w:r>
      <w:r w:rsidR="00DC2C62">
        <w:t>basic objective of learning that is successfully achieved through the application of different classroom exercises. It is one effective practical form that ensure</w:t>
      </w:r>
      <w:r w:rsidR="00561A86">
        <w:t>s</w:t>
      </w:r>
      <w:r w:rsidR="00DC2C62">
        <w:t xml:space="preserve"> proper engagement of all the students. It was </w:t>
      </w:r>
      <w:r w:rsidR="00561A86">
        <w:t xml:space="preserve">a </w:t>
      </w:r>
      <w:r w:rsidR="00DC2C62">
        <w:t xml:space="preserve">practical chance for the learners to express their intrinsic perspectives of leadership in the practical form and enhance overall understanding level about the various leadership styles and skills. </w:t>
      </w:r>
      <w:r w:rsidR="007B3767">
        <w:t xml:space="preserve">Best leadership practices in the form of activities enhance my overall level of leadership development. Increasing collaboration with others in the form of leadership activities helps me to </w:t>
      </w:r>
      <w:proofErr w:type="spellStart"/>
      <w:r w:rsidR="007B3767">
        <w:t>recognise</w:t>
      </w:r>
      <w:proofErr w:type="spellEnd"/>
      <w:r w:rsidR="007B3767">
        <w:t xml:space="preserve"> that leader as an individual </w:t>
      </w:r>
      <w:r w:rsidR="00E806E5">
        <w:t>can never be successful. T</w:t>
      </w:r>
      <w:r w:rsidR="007B3767">
        <w:t xml:space="preserve">here is </w:t>
      </w:r>
      <w:r w:rsidR="00561A86">
        <w:t xml:space="preserve">a </w:t>
      </w:r>
      <w:r w:rsidR="007B3767">
        <w:t xml:space="preserve">need </w:t>
      </w:r>
      <w:r w:rsidR="00561A86">
        <w:t>for</w:t>
      </w:r>
      <w:r w:rsidR="007B3767">
        <w:t xml:space="preserve"> building </w:t>
      </w:r>
      <w:r w:rsidR="00561A86">
        <w:t xml:space="preserve">an </w:t>
      </w:r>
      <w:r w:rsidR="007B3767">
        <w:t xml:space="preserve">effective interpersonal relationship with the followers. </w:t>
      </w:r>
    </w:p>
    <w:p w:rsidR="00561A86" w:rsidRPr="00127DB2" w:rsidRDefault="00FD38C3" w:rsidP="00561A86">
      <w:pPr>
        <w:ind w:firstLine="0"/>
        <w:rPr>
          <w:b/>
          <w:bCs/>
        </w:rPr>
      </w:pPr>
      <w:r w:rsidRPr="00127DB2">
        <w:rPr>
          <w:b/>
          <w:bCs/>
        </w:rPr>
        <w:lastRenderedPageBreak/>
        <w:t>Connection of Reflection</w:t>
      </w:r>
      <w:r w:rsidR="00561A86" w:rsidRPr="00127DB2">
        <w:rPr>
          <w:b/>
          <w:bCs/>
        </w:rPr>
        <w:t xml:space="preserve"> with Readings</w:t>
      </w:r>
    </w:p>
    <w:p w:rsidR="00561A86" w:rsidRDefault="00561A86" w:rsidP="004133A2">
      <w:pPr>
        <w:ind w:firstLine="0"/>
      </w:pPr>
      <w:r>
        <w:tab/>
        <w:t>Different readings are established as the necessary aspect of the academic journey that enhance</w:t>
      </w:r>
      <w:r w:rsidR="004133A2">
        <w:t>s</w:t>
      </w:r>
      <w:r>
        <w:t xml:space="preserve"> the overall understanding level of the students about the specific topics and issues. This learning prospect is also adopted in case of my subject of leadership management. Detailed understanding of various assigned readings helps me to keenly identify various perspectives of the core concepts of leadership. The objectives of learning of different leadership theories and styles in only achieve through the significant understanding of various relevant readings. </w:t>
      </w:r>
      <w:r w:rsidR="00917254">
        <w:t xml:space="preserve">It is noteworthy to mention that these assigned readings expand my horizon of the practical implications of the concept of leadership in both contexts of national and international business </w:t>
      </w:r>
      <w:proofErr w:type="spellStart"/>
      <w:r w:rsidR="00917254">
        <w:t>organisations</w:t>
      </w:r>
      <w:proofErr w:type="spellEnd"/>
      <w:r w:rsidR="00917254">
        <w:t xml:space="preserve">. I am in </w:t>
      </w:r>
      <w:r w:rsidR="004133A2">
        <w:t xml:space="preserve">a </w:t>
      </w:r>
      <w:r w:rsidR="00917254">
        <w:t xml:space="preserve">better position now to assess how effectively different ideas and skills of leadership are </w:t>
      </w:r>
      <w:proofErr w:type="spellStart"/>
      <w:r w:rsidR="00917254">
        <w:t>utilised</w:t>
      </w:r>
      <w:proofErr w:type="spellEnd"/>
      <w:r w:rsidR="00917254">
        <w:t xml:space="preserve"> by different leaders to achieve their objective of leading workers in an effective manner. </w:t>
      </w:r>
    </w:p>
    <w:p w:rsidR="00C4466A" w:rsidRDefault="00C4466A" w:rsidP="004133A2">
      <w:pPr>
        <w:ind w:firstLine="0"/>
      </w:pPr>
      <w:r>
        <w:tab/>
        <w:t xml:space="preserve">Different readings during the coursework of leadership management help me to learn different concepts and ideas that are closely linked with the actual and useful implications of the approach of leadership. </w:t>
      </w:r>
      <w:r w:rsidR="00462D77">
        <w:t xml:space="preserve">The textbook of </w:t>
      </w:r>
      <w:r w:rsidR="00E87C41">
        <w:t xml:space="preserve">“Leadership Results: how to create adaptive leaders and high performing </w:t>
      </w:r>
      <w:proofErr w:type="spellStart"/>
      <w:r w:rsidR="00E87C41">
        <w:t>organisations</w:t>
      </w:r>
      <w:proofErr w:type="spellEnd"/>
      <w:r w:rsidR="00E87C41">
        <w:t xml:space="preserve"> for an uncertain world” helps me to establish that why it is mandatory for the leader to play its role as the adaptive leader according to the specific requirements of the situation</w:t>
      </w:r>
      <w:r w:rsidR="004133A2">
        <w:t xml:space="preserve"> </w:t>
      </w:r>
      <w:r w:rsidR="004133A2">
        <w:fldChar w:fldCharType="begin"/>
      </w:r>
      <w:r w:rsidR="004133A2">
        <w:instrText xml:space="preserve"> ADDIN ZOTERO_ITEM CSL_CITATION {"citationID":"QIe0PjFE","properties":{"formattedCitation":"(Salicru, 2017)","plainCitation":"(Salicru, 2017)","noteIndex":0},"citationItems":[{"id":1983,"uris":["http://zotero.org/users/local/lMSdZ3dY/items/ZZ8HH84L"],"uri":["http://zotero.org/users/local/lMSdZ3dY/items/ZZ8HH84L"],"itemData":{"id":1983,"type":"book","title":"Leadership Results: How to Create Adaptive Leaders and High-Performing Organisations for an Uncertain World","publisher":"Wiley","URL":"https://books.google.com.pk/books?id=9NozDwAAQBAJ","ISBN":"978-0-7303-4537-4","author":[{"family":"Salicru","given":"S."}],"issued":{"date-parts":[["2017"]]}}}],"schema":"https://github.com/citation-style-language/schema/raw/master/csl-citation.json"} </w:instrText>
      </w:r>
      <w:r w:rsidR="004133A2">
        <w:fldChar w:fldCharType="separate"/>
      </w:r>
      <w:r w:rsidR="004133A2" w:rsidRPr="004133A2">
        <w:t>(</w:t>
      </w:r>
      <w:proofErr w:type="spellStart"/>
      <w:r w:rsidR="004133A2" w:rsidRPr="004133A2">
        <w:t>Salicru</w:t>
      </w:r>
      <w:proofErr w:type="spellEnd"/>
      <w:r w:rsidR="004133A2" w:rsidRPr="004133A2">
        <w:t>, 2017)</w:t>
      </w:r>
      <w:r w:rsidR="004133A2">
        <w:fldChar w:fldCharType="end"/>
      </w:r>
      <w:r w:rsidR="00E87C41">
        <w:t xml:space="preserve">. This form of consideration can be helpful for me to observe the approach of </w:t>
      </w:r>
      <w:r w:rsidR="004133A2">
        <w:t xml:space="preserve">a </w:t>
      </w:r>
      <w:r w:rsidR="00E87C41">
        <w:t xml:space="preserve">complex working environment that encourage leaders to come up from their comfort zones and adopt suitable practical perspectives. </w:t>
      </w:r>
      <w:r w:rsidR="005F3DEF">
        <w:t>Undoubtedly, this particular reading eventually enhance</w:t>
      </w:r>
      <w:r w:rsidR="004133A2">
        <w:t>s</w:t>
      </w:r>
      <w:r w:rsidR="005F3DEF">
        <w:t xml:space="preserve"> my knowledge to establish that it is crucial for the leader to play </w:t>
      </w:r>
      <w:r w:rsidR="004133A2">
        <w:t xml:space="preserve">a </w:t>
      </w:r>
      <w:r w:rsidR="005F3DEF">
        <w:t xml:space="preserve">role as the multi-tasker and ensure </w:t>
      </w:r>
      <w:r w:rsidR="004133A2">
        <w:t xml:space="preserve">the </w:t>
      </w:r>
      <w:r w:rsidR="005F3DEF">
        <w:t xml:space="preserve">active involvement of the followers. </w:t>
      </w:r>
      <w:r w:rsidR="0020561E">
        <w:t xml:space="preserve">Thorough understanding of this piece of literary work also helps me to establish that the idea of adaptive </w:t>
      </w:r>
      <w:r w:rsidR="0020561E">
        <w:lastRenderedPageBreak/>
        <w:t xml:space="preserve">leadership is significant to enhance the performance level of the workers even in the uncertain </w:t>
      </w:r>
      <w:proofErr w:type="spellStart"/>
      <w:r w:rsidR="0020561E">
        <w:t>organisational</w:t>
      </w:r>
      <w:proofErr w:type="spellEnd"/>
      <w:r w:rsidR="0020561E">
        <w:t xml:space="preserve"> situations. It is critical for the leader to prepare all the workers to effectively address the issue of uncertainty and ensure the proper execution of different leadership strategies. </w:t>
      </w:r>
    </w:p>
    <w:p w:rsidR="00F56746" w:rsidRDefault="00F56746" w:rsidP="009B426E">
      <w:pPr>
        <w:ind w:firstLine="0"/>
      </w:pPr>
      <w:r>
        <w:tab/>
        <w:t xml:space="preserve">Comprehensive understanding of the readings relevant to the different aspects of leadership also expands my knowledge in the form of useful reflection. Consideration of the former research work on the idea of leadership helps to </w:t>
      </w:r>
      <w:proofErr w:type="spellStart"/>
      <w:r>
        <w:t>recognise</w:t>
      </w:r>
      <w:proofErr w:type="spellEnd"/>
      <w:r>
        <w:t xml:space="preserve"> what is already</w:t>
      </w:r>
      <w:r w:rsidR="009B426E">
        <w:t xml:space="preserve"> </w:t>
      </w:r>
      <w:r>
        <w:t>achieve</w:t>
      </w:r>
      <w:r w:rsidR="009B426E">
        <w:t>d</w:t>
      </w:r>
      <w:r>
        <w:t xml:space="preserve"> in this dom</w:t>
      </w:r>
      <w:r w:rsidR="009B426E">
        <w:t xml:space="preserve">ain and what are the areas that </w:t>
      </w:r>
      <w:r>
        <w:t>require necessary improvement. Sustainability and corporate social responsibility are two major aspects relevant to the practical implications of the approach of leadership. The relevant readings help me to identify that how it is utmost crucial for the leaders to play their role to ensure the overall sustainability of the entire internal and external en</w:t>
      </w:r>
      <w:r w:rsidR="007042D2">
        <w:t xml:space="preserve">vironment for the </w:t>
      </w:r>
      <w:proofErr w:type="spellStart"/>
      <w:r w:rsidR="007042D2">
        <w:t>organisations</w:t>
      </w:r>
      <w:proofErr w:type="spellEnd"/>
      <w:r w:rsidR="008279A6">
        <w:t xml:space="preserve"> </w:t>
      </w:r>
      <w:r w:rsidR="008279A6">
        <w:fldChar w:fldCharType="begin"/>
      </w:r>
      <w:r w:rsidR="008279A6">
        <w:instrText xml:space="preserve"> ADDIN ZOTERO_ITEM CSL_CITATION {"citationID":"U2f6RsB3","properties":{"formattedCitation":"(Fontaine, 2013)","plainCitation":"(Fontaine, 2013)","noteIndex":0},"citationItems":[{"id":1984,"uris":["http://zotero.org/users/local/lMSdZ3dY/items/ZS7FLXPA"],"uri":["http://zotero.org/users/local/lMSdZ3dY/items/ZS7FLXPA"],"itemData":{"id":1984,"type":"article-journal","title":"Corporate social responsibility and sustainability: the new bottom line?","container-title":"International Journal of Business and Social Science","volume":"4","issue":"4","author":[{"family":"Fontaine","given":"Michael"}],"issued":{"date-parts":[["2013"]]}}}],"schema":"https://github.com/citation-style-language/schema/raw/master/csl-citation.json"} </w:instrText>
      </w:r>
      <w:r w:rsidR="008279A6">
        <w:fldChar w:fldCharType="separate"/>
      </w:r>
      <w:r w:rsidR="008279A6" w:rsidRPr="008279A6">
        <w:t>(Fontaine, 2013)</w:t>
      </w:r>
      <w:r w:rsidR="008279A6">
        <w:fldChar w:fldCharType="end"/>
      </w:r>
      <w:r w:rsidR="007042D2">
        <w:t xml:space="preserve">. Active cooperation with the external environment helps to achieve better working grounds to achieve the targets of leadership effectively. </w:t>
      </w:r>
    </w:p>
    <w:p w:rsidR="008279A6" w:rsidRDefault="008279A6" w:rsidP="00A32961">
      <w:pPr>
        <w:ind w:firstLine="0"/>
      </w:pPr>
      <w:r>
        <w:tab/>
      </w:r>
      <w:r w:rsidR="00712028">
        <w:t>Values and ethics are major aspects when it comes to the application of effective leadership techniques by the leaders. Detailed understanding of the relevant readings assist</w:t>
      </w:r>
      <w:r w:rsidR="009B426E">
        <w:t>s</w:t>
      </w:r>
      <w:r w:rsidR="00712028">
        <w:t xml:space="preserve"> me to find out the prevailing connection between the feature of ethics and leadership. This form of understanding eventually expands my knowledge that why it is important for the leaders to play their role as ethical leaders</w:t>
      </w:r>
      <w:r w:rsidR="00BE060B">
        <w:t xml:space="preserve"> </w:t>
      </w:r>
      <w:r w:rsidR="00BE060B">
        <w:fldChar w:fldCharType="begin"/>
      </w:r>
      <w:r w:rsidR="00BE060B">
        <w:instrText xml:space="preserve"> ADDIN ZOTERO_ITEM CSL_CITATION {"citationID":"NFcOWqqI","properties":{"formattedCitation":"(Schminke, Wells, Peyrefitte, &amp; Sebora, 2002)","plainCitation":"(Schminke, Wells, Peyrefitte, &amp; Sebora, 2002)","noteIndex":0},"citationItems":[{"id":1985,"uris":["http://zotero.org/users/local/lMSdZ3dY/items/NNF4WURK"],"uri":["http://zotero.org/users/local/lMSdZ3dY/items/NNF4WURK"],"itemData":{"id":1985,"type":"article-journal","title":"Leadership and ethics in work groups: A longitudinal assessment","container-title":"Group &amp; Organization Management","page":"272-293","volume":"27","issue":"2","author":[{"family":"Schminke","given":"Marshall"},{"family":"Wells","given":"Deborah"},{"family":"Peyrefitte","given":"Joseph"},{"family":"Sebora","given":"Terrence C."}],"issued":{"date-parts":[["2002"]]}}}],"schema":"https://github.com/citation-style-language/schema/raw/master/csl-citation.json"} </w:instrText>
      </w:r>
      <w:r w:rsidR="00BE060B">
        <w:fldChar w:fldCharType="separate"/>
      </w:r>
      <w:r w:rsidR="00BE060B" w:rsidRPr="00BE060B">
        <w:t>(</w:t>
      </w:r>
      <w:proofErr w:type="spellStart"/>
      <w:r w:rsidR="00BE060B" w:rsidRPr="00BE060B">
        <w:t>Schminke</w:t>
      </w:r>
      <w:proofErr w:type="spellEnd"/>
      <w:r w:rsidR="00BE060B" w:rsidRPr="00BE060B">
        <w:t xml:space="preserve">, Wells, </w:t>
      </w:r>
      <w:proofErr w:type="spellStart"/>
      <w:r w:rsidR="00BE060B" w:rsidRPr="00BE060B">
        <w:t>Peyrefitte</w:t>
      </w:r>
      <w:proofErr w:type="spellEnd"/>
      <w:r w:rsidR="00BE060B" w:rsidRPr="00BE060B">
        <w:t xml:space="preserve">, &amp; </w:t>
      </w:r>
      <w:proofErr w:type="spellStart"/>
      <w:r w:rsidR="00BE060B" w:rsidRPr="00BE060B">
        <w:t>Sebora</w:t>
      </w:r>
      <w:proofErr w:type="spellEnd"/>
      <w:r w:rsidR="00BE060B" w:rsidRPr="00BE060B">
        <w:t>, 2002)</w:t>
      </w:r>
      <w:r w:rsidR="00BE060B">
        <w:fldChar w:fldCharType="end"/>
      </w:r>
      <w:r w:rsidR="00712028">
        <w:t xml:space="preserve">. This form of consideration eventually helps me to consider the importance of values and ethics in the entire scenario of leadership. </w:t>
      </w:r>
      <w:r w:rsidR="003C2E10">
        <w:t xml:space="preserve">Ethical leadership is one major objective for the leader to avoid the complications of biasedness and </w:t>
      </w:r>
      <w:r w:rsidR="009B426E">
        <w:t>ineffectiveness</w:t>
      </w:r>
      <w:r w:rsidR="003C2E10">
        <w:t xml:space="preserve">. </w:t>
      </w:r>
      <w:r w:rsidR="009B426E">
        <w:t xml:space="preserve">I am in a better position to understand that when it comes to the decision-making then leaders need to make fair decisions considering the perspectives of values and ethics. </w:t>
      </w:r>
      <w:proofErr w:type="spellStart"/>
      <w:r w:rsidR="00BE060B">
        <w:t>Organisational</w:t>
      </w:r>
      <w:proofErr w:type="spellEnd"/>
      <w:r w:rsidR="00BE060B">
        <w:t xml:space="preserve"> culture is another critical perspective linked </w:t>
      </w:r>
      <w:r w:rsidR="00BE060B">
        <w:lastRenderedPageBreak/>
        <w:t xml:space="preserve">with the approach of </w:t>
      </w:r>
      <w:r w:rsidR="00A32961">
        <w:t xml:space="preserve">the </w:t>
      </w:r>
      <w:r w:rsidR="00BE060B">
        <w:t xml:space="preserve">proper application of leadership. Comprehensive understanding of the relevant readings helps me to learn that adoption of the leadership skills and styles according to the particular culture of the culture is important to meet the desired outcomes to following others and achieve better forms of </w:t>
      </w:r>
      <w:proofErr w:type="spellStart"/>
      <w:r w:rsidR="00BE060B">
        <w:t>organisational</w:t>
      </w:r>
      <w:proofErr w:type="spellEnd"/>
      <w:r w:rsidR="00BE060B">
        <w:t xml:space="preserve"> performance</w:t>
      </w:r>
      <w:r w:rsidR="003C0B44">
        <w:t xml:space="preserve"> </w:t>
      </w:r>
      <w:r w:rsidR="003C0B44">
        <w:fldChar w:fldCharType="begin"/>
      </w:r>
      <w:r w:rsidR="003C0B44">
        <w:instrText xml:space="preserve"> ADDIN ZOTERO_ITEM CSL_CITATION {"citationID":"C2gTx9VW","properties":{"formattedCitation":"(Sarros, Cooper, &amp; Santora, 2008)","plainCitation":"(Sarros, Cooper, &amp; Santora, 2008)","noteIndex":0},"citationItems":[{"id":1986,"uris":["http://zotero.org/users/local/lMSdZ3dY/items/LK6UXJWP"],"uri":["http://zotero.org/users/local/lMSdZ3dY/items/LK6UXJWP"],"itemData":{"id":1986,"type":"article-journal","title":"Building a climate for innovation through transformational leadership and organizational culture","container-title":"Journal of Leadership &amp; Organizational Studies","page":"145-158","volume":"15","issue":"2","author":[{"family":"Sarros","given":"James C."},{"family":"Cooper","given":"Brian K."},{"family":"Santora","given":"Joseph C."}],"issued":{"date-parts":[["2008"]]}}}],"schema":"https://github.com/citation-style-language/schema/raw/master/csl-citation.json"} </w:instrText>
      </w:r>
      <w:r w:rsidR="003C0B44">
        <w:fldChar w:fldCharType="separate"/>
      </w:r>
      <w:r w:rsidR="003C0B44" w:rsidRPr="003C0B44">
        <w:t>(</w:t>
      </w:r>
      <w:proofErr w:type="spellStart"/>
      <w:r w:rsidR="003C0B44" w:rsidRPr="003C0B44">
        <w:t>Sarros</w:t>
      </w:r>
      <w:proofErr w:type="spellEnd"/>
      <w:r w:rsidR="003C0B44" w:rsidRPr="003C0B44">
        <w:t xml:space="preserve">, Cooper, &amp; </w:t>
      </w:r>
      <w:proofErr w:type="spellStart"/>
      <w:r w:rsidR="003C0B44" w:rsidRPr="003C0B44">
        <w:t>Santora</w:t>
      </w:r>
      <w:proofErr w:type="spellEnd"/>
      <w:r w:rsidR="003C0B44" w:rsidRPr="003C0B44">
        <w:t>, 2008)</w:t>
      </w:r>
      <w:r w:rsidR="003C0B44">
        <w:fldChar w:fldCharType="end"/>
      </w:r>
      <w:r w:rsidR="00BE060B">
        <w:t xml:space="preserve">. It is one core responsibility of the leader to ensure the proper execution of the </w:t>
      </w:r>
      <w:proofErr w:type="spellStart"/>
      <w:r w:rsidR="00BE060B">
        <w:t>organisational</w:t>
      </w:r>
      <w:proofErr w:type="spellEnd"/>
      <w:r w:rsidR="00BE060B">
        <w:t xml:space="preserve"> culture in the form of particular values and encourage all workers to follows these values. </w:t>
      </w:r>
      <w:r w:rsidR="0056047D">
        <w:t xml:space="preserve">The paradigm of </w:t>
      </w:r>
      <w:proofErr w:type="spellStart"/>
      <w:r w:rsidR="0056047D">
        <w:t>organisational</w:t>
      </w:r>
      <w:proofErr w:type="spellEnd"/>
      <w:r w:rsidR="0056047D">
        <w:t xml:space="preserve"> </w:t>
      </w:r>
      <w:r w:rsidR="00A1735E">
        <w:t>culture differentiate</w:t>
      </w:r>
      <w:r w:rsidR="0056047D">
        <w:t xml:space="preserve"> operations of one </w:t>
      </w:r>
      <w:proofErr w:type="spellStart"/>
      <w:r w:rsidR="0056047D">
        <w:t>organisation</w:t>
      </w:r>
      <w:proofErr w:type="spellEnd"/>
      <w:r w:rsidR="0056047D">
        <w:t xml:space="preserve"> from the others and provide </w:t>
      </w:r>
      <w:r w:rsidR="00A32961">
        <w:t xml:space="preserve">a </w:t>
      </w:r>
      <w:r w:rsidR="0056047D">
        <w:t>necessary roadmap to the leaders</w:t>
      </w:r>
      <w:r w:rsidR="005905F7">
        <w:t xml:space="preserve"> </w:t>
      </w:r>
      <w:r w:rsidR="005905F7">
        <w:fldChar w:fldCharType="begin"/>
      </w:r>
      <w:r w:rsidR="005905F7">
        <w:instrText xml:space="preserve"> ADDIN ZOTERO_ITEM CSL_CITATION {"citationID":"49rwypIC","properties":{"formattedCitation":"(Masood, Dani, Burns, &amp; Backhouse, 2006)","plainCitation":"(Masood, Dani, Burns, &amp; Backhouse, 2006)","noteIndex":0},"citationItems":[{"id":1987,"uris":["http://zotero.org/users/local/lMSdZ3dY/items/LEUWGT5N"],"uri":["http://zotero.org/users/local/lMSdZ3dY/items/LEUWGT5N"],"itemData":{"id":1987,"type":"article-journal","title":"Transformational leadership and organizational culture: the situational strength perspective","container-title":"Proceedings of the Institution of Mechanical Engineers, Part B: Journal of Engineering Manufacture","page":"941-949","volume":"220","issue":"6","author":[{"family":"Masood","given":"Syed A."},{"family":"Dani","given":"S. S."},{"family":"Burns","given":"Neil D."},{"family":"Backhouse","given":"C. J."}],"issued":{"date-parts":[["2006"]]}}}],"schema":"https://github.com/citation-style-language/schema/raw/master/csl-citation.json"} </w:instrText>
      </w:r>
      <w:r w:rsidR="005905F7">
        <w:fldChar w:fldCharType="separate"/>
      </w:r>
      <w:r w:rsidR="005905F7" w:rsidRPr="005905F7">
        <w:t>(Masood, Dani, Burns, &amp; Backhouse, 2006)</w:t>
      </w:r>
      <w:r w:rsidR="005905F7">
        <w:fldChar w:fldCharType="end"/>
      </w:r>
      <w:r w:rsidR="0056047D">
        <w:t xml:space="preserve">. </w:t>
      </w:r>
      <w:r w:rsidR="00A1735E">
        <w:t xml:space="preserve">I have learnt that the practical implications of the broader form of leadership can never attain without considering the active role of </w:t>
      </w:r>
      <w:proofErr w:type="spellStart"/>
      <w:r w:rsidR="00A1735E">
        <w:t>organisational</w:t>
      </w:r>
      <w:proofErr w:type="spellEnd"/>
      <w:r w:rsidR="00A1735E">
        <w:t xml:space="preserve"> culture. There</w:t>
      </w:r>
      <w:r w:rsidR="00A32961">
        <w:t xml:space="preserve"> is a need to be a </w:t>
      </w:r>
      <w:r w:rsidR="00A1735E">
        <w:t xml:space="preserve">proper connection between </w:t>
      </w:r>
      <w:proofErr w:type="spellStart"/>
      <w:r w:rsidR="00A1735E">
        <w:t>organisational</w:t>
      </w:r>
      <w:proofErr w:type="spellEnd"/>
      <w:r w:rsidR="00A1735E">
        <w:t xml:space="preserve"> culture and the practical aspects of the leadership to achieve the objective of leadership development</w:t>
      </w:r>
      <w:r w:rsidR="00176143">
        <w:t xml:space="preserve"> </w:t>
      </w:r>
      <w:r w:rsidR="00176143">
        <w:fldChar w:fldCharType="begin"/>
      </w:r>
      <w:r w:rsidR="00176143">
        <w:instrText xml:space="preserve"> ADDIN ZOTERO_ITEM CSL_CITATION {"citationID":"aQIzEjKe","properties":{"formattedCitation":"(Avolio &amp; Gardner, 2005)","plainCitation":"(Avolio &amp; Gardner, 2005)","noteIndex":0},"citationItems":[{"id":1988,"uris":["http://zotero.org/users/local/lMSdZ3dY/items/I95YA8DU"],"uri":["http://zotero.org/users/local/lMSdZ3dY/items/I95YA8DU"],"itemData":{"id":1988,"type":"article-journal","title":"Authentic leadership development: Getting to the root of positive forms of leadership","container-title":"The leadership quarterly","page":"315-338","volume":"16","issue":"3","author":[{"family":"Avolio","given":"Bruce J."},{"family":"Gardner","given":"William L."}],"issued":{"date-parts":[["2005"]]}}}],"schema":"https://github.com/citation-style-language/schema/raw/master/csl-citation.json"} </w:instrText>
      </w:r>
      <w:r w:rsidR="00176143">
        <w:fldChar w:fldCharType="separate"/>
      </w:r>
      <w:r w:rsidR="00176143" w:rsidRPr="00176143">
        <w:t>(</w:t>
      </w:r>
      <w:proofErr w:type="spellStart"/>
      <w:r w:rsidR="00176143" w:rsidRPr="00176143">
        <w:t>Avolio</w:t>
      </w:r>
      <w:proofErr w:type="spellEnd"/>
      <w:r w:rsidR="00176143" w:rsidRPr="00176143">
        <w:t xml:space="preserve"> &amp; Gardner, 2005)</w:t>
      </w:r>
      <w:r w:rsidR="00176143">
        <w:fldChar w:fldCharType="end"/>
      </w:r>
      <w:r w:rsidR="00A1735E">
        <w:t xml:space="preserve">. </w:t>
      </w:r>
    </w:p>
    <w:p w:rsidR="00AB4518" w:rsidRPr="00127DB2" w:rsidRDefault="00AB4518" w:rsidP="00176143">
      <w:pPr>
        <w:ind w:firstLine="0"/>
        <w:rPr>
          <w:b/>
          <w:bCs/>
        </w:rPr>
      </w:pPr>
      <w:r w:rsidRPr="00127DB2">
        <w:rPr>
          <w:b/>
          <w:bCs/>
        </w:rPr>
        <w:t>Illustration of Different Experiences</w:t>
      </w:r>
    </w:p>
    <w:p w:rsidR="00AB4518" w:rsidRDefault="00AB4518" w:rsidP="00176143">
      <w:pPr>
        <w:ind w:firstLine="0"/>
      </w:pPr>
      <w:r>
        <w:tab/>
        <w:t>The procedure of reflection can never be consider</w:t>
      </w:r>
      <w:r w:rsidR="00A32961">
        <w:t>ed</w:t>
      </w:r>
      <w:r>
        <w:t xml:space="preserve"> complete without mentioning the particular experiences that dramatically change my perspective of leading others. This</w:t>
      </w:r>
      <w:r w:rsidR="00A32961">
        <w:t xml:space="preserve"> </w:t>
      </w:r>
      <w:r>
        <w:t xml:space="preserve">form of understanding helps me to identify all the relevant elements or dimensions of the </w:t>
      </w:r>
      <w:proofErr w:type="spellStart"/>
      <w:r>
        <w:t>organisations</w:t>
      </w:r>
      <w:proofErr w:type="spellEnd"/>
      <w:r>
        <w:t xml:space="preserve"> that play their role in the development of the required idea of leadership. Different workplace experience eventually assist</w:t>
      </w:r>
      <w:r w:rsidR="00A32961">
        <w:t>s</w:t>
      </w:r>
      <w:r>
        <w:t xml:space="preserve"> to determine the suitable forms of leadership strategies and suitable leadership styles.  </w:t>
      </w:r>
    </w:p>
    <w:p w:rsidR="00A32961" w:rsidRDefault="00A32961" w:rsidP="00F477BB">
      <w:pPr>
        <w:ind w:firstLine="0"/>
      </w:pPr>
      <w:r>
        <w:tab/>
      </w:r>
      <w:proofErr w:type="spellStart"/>
      <w:r>
        <w:t>Organisational</w:t>
      </w:r>
      <w:proofErr w:type="spellEnd"/>
      <w:r>
        <w:t xml:space="preserve"> change is one major aspect of </w:t>
      </w:r>
      <w:r w:rsidR="00B378E4">
        <w:t xml:space="preserve">the </w:t>
      </w:r>
      <w:r>
        <w:t xml:space="preserve">experience for me that influence my entire idea of leadership style and the relevant strategies. It is observed that the attempt of </w:t>
      </w:r>
      <w:proofErr w:type="spellStart"/>
      <w:r>
        <w:t>organisational</w:t>
      </w:r>
      <w:proofErr w:type="spellEnd"/>
      <w:r>
        <w:t xml:space="preserve"> change in any form greatly influence</w:t>
      </w:r>
      <w:r w:rsidR="00B378E4">
        <w:t>s</w:t>
      </w:r>
      <w:r>
        <w:t xml:space="preserve"> the functioning of the leader</w:t>
      </w:r>
      <w:r w:rsidR="00F477BB">
        <w:t xml:space="preserve"> </w:t>
      </w:r>
      <w:r w:rsidR="00F477BB">
        <w:fldChar w:fldCharType="begin"/>
      </w:r>
      <w:r w:rsidR="00F477BB">
        <w:instrText xml:space="preserve"> ADDIN ZOTERO_ITEM CSL_CITATION {"citationID":"LAPnfdzX","properties":{"formattedCitation":"(Holten &amp; Brenner, 2015)","plainCitation":"(Holten &amp; Brenner, 2015)","noteIndex":0},"citationItems":[{"id":1991,"uris":["http://zotero.org/users/local/lMSdZ3dY/items/ZLYCW3J7"],"uri":["http://zotero.org/users/local/lMSdZ3dY/items/ZLYCW3J7"],"itemData":{"id":1991,"type":"article-journal","title":"Leadership style and the process of organizational change","container-title":"Leadership &amp; Organization Development Journal","page":"2-16","volume":"36","issue":"1","author":[{"family":"Holten","given":"Ann-Louise"},{"family":"Brenner","given":"Sten Olof"}],"issued":{"date-parts":[["2015"]]}}}],"schema":"https://github.com/citation-style-language/schema/raw/master/csl-citation.json"} </w:instrText>
      </w:r>
      <w:r w:rsidR="00F477BB">
        <w:fldChar w:fldCharType="separate"/>
      </w:r>
      <w:r w:rsidR="00F477BB" w:rsidRPr="00F477BB">
        <w:t>(</w:t>
      </w:r>
      <w:proofErr w:type="spellStart"/>
      <w:r w:rsidR="00F477BB" w:rsidRPr="00F477BB">
        <w:t>Holten</w:t>
      </w:r>
      <w:proofErr w:type="spellEnd"/>
      <w:r w:rsidR="00F477BB" w:rsidRPr="00F477BB">
        <w:t xml:space="preserve"> &amp; Brenner, 2015)</w:t>
      </w:r>
      <w:r w:rsidR="00F477BB">
        <w:fldChar w:fldCharType="end"/>
      </w:r>
      <w:r>
        <w:t xml:space="preserve">. It is critical for the leader to proactively monitor the needs of the change in the </w:t>
      </w:r>
      <w:proofErr w:type="spellStart"/>
      <w:r>
        <w:lastRenderedPageBreak/>
        <w:t>organisation</w:t>
      </w:r>
      <w:proofErr w:type="spellEnd"/>
      <w:r>
        <w:t xml:space="preserve"> and align all the practical aspects accordingly. </w:t>
      </w:r>
      <w:r w:rsidR="00C47CA5">
        <w:t>Prevalence of change in the form of change of manager greatly impact</w:t>
      </w:r>
      <w:r w:rsidR="00B378E4">
        <w:t>s</w:t>
      </w:r>
      <w:r w:rsidR="00C47CA5">
        <w:t xml:space="preserve"> the performance level of the workers</w:t>
      </w:r>
      <w:r w:rsidR="00DE70CB">
        <w:t xml:space="preserve"> </w:t>
      </w:r>
      <w:r w:rsidR="00DE70CB">
        <w:fldChar w:fldCharType="begin"/>
      </w:r>
      <w:r w:rsidR="00DE70CB">
        <w:instrText xml:space="preserve"> ADDIN ZOTERO_ITEM CSL_CITATION {"citationID":"nw8RFABm","properties":{"formattedCitation":"(Day, 2000)","plainCitation":"(Day, 2000)","noteIndex":0},"citationItems":[{"id":1989,"uris":["http://zotero.org/users/local/lMSdZ3dY/items/6FLWVFD5"],"uri":["http://zotero.org/users/local/lMSdZ3dY/items/6FLWVFD5"],"itemData":{"id":1989,"type":"article-journal","title":"Leadership development:: A review in context","container-title":"The leadership quarterly","page":"581-613","volume":"11","issue":"4","author":[{"family":"Day","given":"David V."}],"issued":{"date-parts":[["2000"]]}}}],"schema":"https://github.com/citation-style-language/schema/raw/master/csl-citation.json"} </w:instrText>
      </w:r>
      <w:r w:rsidR="00DE70CB">
        <w:fldChar w:fldCharType="separate"/>
      </w:r>
      <w:r w:rsidR="00DE70CB" w:rsidRPr="00DE70CB">
        <w:t>(Day, 2000)</w:t>
      </w:r>
      <w:r w:rsidR="00DE70CB">
        <w:fldChar w:fldCharType="end"/>
      </w:r>
      <w:r w:rsidR="00C47CA5">
        <w:t xml:space="preserve">. At this specific stage, the role of </w:t>
      </w:r>
      <w:r w:rsidR="00B378E4">
        <w:t xml:space="preserve">the </w:t>
      </w:r>
      <w:r w:rsidR="00C47CA5">
        <w:t xml:space="preserve">leader is immensely crucial to ensure sustainability in the form of </w:t>
      </w:r>
      <w:r w:rsidR="00B378E4">
        <w:t xml:space="preserve">the </w:t>
      </w:r>
      <w:r w:rsidR="00C47CA5">
        <w:t xml:space="preserve">desired performance level of the workers. It is the duty of the leader to engage all the workers with the actual </w:t>
      </w:r>
      <w:proofErr w:type="spellStart"/>
      <w:r w:rsidR="00C47CA5">
        <w:t>organisational</w:t>
      </w:r>
      <w:proofErr w:type="spellEnd"/>
      <w:r w:rsidR="00C47CA5">
        <w:t xml:space="preserve"> objectives and motivate them to achieve these specific targets. Active involvement of all the shareholders is essential to readily embrace the reality of change in the </w:t>
      </w:r>
      <w:proofErr w:type="spellStart"/>
      <w:r w:rsidR="00C47CA5">
        <w:t>organisational</w:t>
      </w:r>
      <w:proofErr w:type="spellEnd"/>
      <w:r w:rsidR="00C47CA5">
        <w:t xml:space="preserve"> setting. </w:t>
      </w:r>
      <w:r w:rsidR="00301BF0">
        <w:t xml:space="preserve">Application of any form of change in the </w:t>
      </w:r>
      <w:proofErr w:type="spellStart"/>
      <w:r w:rsidR="00301BF0">
        <w:t>organisation</w:t>
      </w:r>
      <w:proofErr w:type="spellEnd"/>
      <w:r w:rsidR="00301BF0">
        <w:t xml:space="preserve"> also make</w:t>
      </w:r>
      <w:r w:rsidR="00B378E4">
        <w:t>s</w:t>
      </w:r>
      <w:r w:rsidR="00301BF0">
        <w:t xml:space="preserve"> it essential for the leader to transform its leadership style according to the actual demands of the situation</w:t>
      </w:r>
      <w:r w:rsidR="005D3561">
        <w:t xml:space="preserve"> </w:t>
      </w:r>
      <w:r w:rsidR="005D3561">
        <w:fldChar w:fldCharType="begin"/>
      </w:r>
      <w:r w:rsidR="005D3561">
        <w:instrText xml:space="preserve"> ADDIN ZOTERO_ITEM CSL_CITATION {"citationID":"3jXa7Rjp","properties":{"formattedCitation":"(Day, Fleenor, Atwater, Sturm, &amp; McKee, 2014)","plainCitation":"(Day, Fleenor, Atwater, Sturm, &amp; McKee, 2014)","noteIndex":0},"citationItems":[{"id":1990,"uris":["http://zotero.org/users/local/lMSdZ3dY/items/UIH7CWPT"],"uri":["http://zotero.org/users/local/lMSdZ3dY/items/UIH7CWPT"],"itemData":{"id":1990,"type":"article-journal","title":"Advances in leader and leadership development: A review of 25 years of research and theory","container-title":"The leadership quarterly","page":"63-82","volume":"25","issue":"1","author":[{"family":"Day","given":"David V."},{"family":"Fleenor","given":"John W."},{"family":"Atwater","given":"Leanne E."},{"family":"Sturm","given":"Rachel E."},{"family":"McKee","given":"Rob A."}],"issued":{"date-parts":[["2014"]]}}}],"schema":"https://github.com/citation-style-language/schema/raw/master/csl-citation.json"} </w:instrText>
      </w:r>
      <w:r w:rsidR="005D3561">
        <w:fldChar w:fldCharType="separate"/>
      </w:r>
      <w:r w:rsidR="005D3561" w:rsidRPr="005D3561">
        <w:t xml:space="preserve">(Day, </w:t>
      </w:r>
      <w:proofErr w:type="spellStart"/>
      <w:r w:rsidR="005D3561" w:rsidRPr="005D3561">
        <w:t>Fleenor</w:t>
      </w:r>
      <w:proofErr w:type="spellEnd"/>
      <w:r w:rsidR="005D3561" w:rsidRPr="005D3561">
        <w:t>, Atwater, Sturm, &amp; McKee, 2014)</w:t>
      </w:r>
      <w:r w:rsidR="005D3561">
        <w:fldChar w:fldCharType="end"/>
      </w:r>
      <w:r w:rsidR="00301BF0">
        <w:t xml:space="preserve">. Application of the domain of flexibility will be helpful for the leader to adjust in different </w:t>
      </w:r>
      <w:proofErr w:type="spellStart"/>
      <w:r w:rsidR="00301BF0">
        <w:t>organisational</w:t>
      </w:r>
      <w:proofErr w:type="spellEnd"/>
      <w:r w:rsidR="00301BF0">
        <w:t xml:space="preserve"> contexts and successfully achieve desire</w:t>
      </w:r>
      <w:r w:rsidR="00B378E4">
        <w:t>d</w:t>
      </w:r>
      <w:r w:rsidR="00301BF0">
        <w:t xml:space="preserve"> outcomes. </w:t>
      </w:r>
    </w:p>
    <w:p w:rsidR="000E4F79" w:rsidRPr="00127DB2" w:rsidRDefault="000E4F79" w:rsidP="005E3532">
      <w:pPr>
        <w:ind w:firstLine="0"/>
        <w:jc w:val="center"/>
        <w:rPr>
          <w:b/>
          <w:bCs/>
        </w:rPr>
      </w:pPr>
      <w:r w:rsidRPr="00127DB2">
        <w:rPr>
          <w:b/>
          <w:bCs/>
        </w:rPr>
        <w:t>Conclusion</w:t>
      </w:r>
    </w:p>
    <w:p w:rsidR="005E3532" w:rsidRDefault="005E3532" w:rsidP="00B378E4">
      <w:pPr>
        <w:ind w:firstLine="0"/>
      </w:pPr>
      <w:r>
        <w:tab/>
        <w:t xml:space="preserve">To conclude the discussion in the form of reflection on the course work of leadership management, it is necessary to indicate that adoption of continuous learning perspective is essential for me as the leader to ensure </w:t>
      </w:r>
      <w:r w:rsidR="00B378E4">
        <w:t xml:space="preserve">the </w:t>
      </w:r>
      <w:r>
        <w:t xml:space="preserve">proper role of leader for the others. Detailed consideration of the different relevant concepts of leadership helps me to figure out how the leader and followers need to perform their job tasks to achieve </w:t>
      </w:r>
      <w:r w:rsidR="00B378E4">
        <w:t xml:space="preserve">an </w:t>
      </w:r>
      <w:r>
        <w:t xml:space="preserve">optimum level of </w:t>
      </w:r>
      <w:proofErr w:type="spellStart"/>
      <w:r>
        <w:t>organisational</w:t>
      </w:r>
      <w:proofErr w:type="spellEnd"/>
      <w:r>
        <w:t xml:space="preserve"> performance. Proper completion of different learning tasks ultimately helps me to connect my learning with the actual requir</w:t>
      </w:r>
      <w:r w:rsidR="00B378E4">
        <w:t>em</w:t>
      </w:r>
      <w:r>
        <w:t xml:space="preserve">ents of the main idea of leadership management. </w:t>
      </w:r>
      <w:bookmarkStart w:id="0" w:name="_GoBack"/>
      <w:bookmarkEnd w:id="0"/>
    </w:p>
    <w:p w:rsidR="005A1E6C" w:rsidRDefault="005A1E6C" w:rsidP="005A1E6C">
      <w:pPr>
        <w:ind w:firstLine="0"/>
      </w:pPr>
    </w:p>
    <w:p w:rsidR="00097DC2" w:rsidRDefault="00097DC2" w:rsidP="00080BD9"/>
    <w:p w:rsidR="004450CA" w:rsidRDefault="004450CA" w:rsidP="00080BD9"/>
    <w:p w:rsidR="00127DB2" w:rsidRDefault="00127DB2" w:rsidP="00127DB2">
      <w:pPr>
        <w:ind w:firstLine="0"/>
      </w:pPr>
    </w:p>
    <w:p w:rsidR="00761BB8" w:rsidRDefault="00B378E4" w:rsidP="00127DB2">
      <w:pPr>
        <w:ind w:firstLine="0"/>
        <w:jc w:val="center"/>
      </w:pPr>
      <w:r>
        <w:lastRenderedPageBreak/>
        <w:t>References</w:t>
      </w:r>
    </w:p>
    <w:p w:rsidR="000F22E6" w:rsidRPr="000F22E6" w:rsidRDefault="00B378E4" w:rsidP="000F22E6">
      <w:pPr>
        <w:pStyle w:val="Bibliography"/>
      </w:pPr>
      <w:r>
        <w:fldChar w:fldCharType="begin"/>
      </w:r>
      <w:r>
        <w:instrText xml:space="preserve"> ADDIN ZOTERO_BIBL {"uncited":[],"omitted":[],"custom":[]} CSL_BIBLIOGRAPHY </w:instrText>
      </w:r>
      <w:r>
        <w:fldChar w:fldCharType="separate"/>
      </w:r>
      <w:proofErr w:type="spellStart"/>
      <w:r w:rsidR="000F22E6" w:rsidRPr="000F22E6">
        <w:t>Avolio</w:t>
      </w:r>
      <w:proofErr w:type="spellEnd"/>
      <w:r w:rsidR="000F22E6" w:rsidRPr="000F22E6">
        <w:t xml:space="preserve">, B. J., &amp; Gardner, W. L. (2005). Authentic leadership development: Getting to the root of positive forms of leadership. </w:t>
      </w:r>
      <w:r w:rsidR="000F22E6" w:rsidRPr="000F22E6">
        <w:rPr>
          <w:i/>
          <w:iCs/>
        </w:rPr>
        <w:t>The Leadership Quarterly</w:t>
      </w:r>
      <w:r w:rsidR="000F22E6" w:rsidRPr="000F22E6">
        <w:t xml:space="preserve">, </w:t>
      </w:r>
      <w:r w:rsidR="000F22E6" w:rsidRPr="000F22E6">
        <w:rPr>
          <w:i/>
          <w:iCs/>
        </w:rPr>
        <w:t>16</w:t>
      </w:r>
      <w:r w:rsidR="000F22E6" w:rsidRPr="000F22E6">
        <w:t>(3), 315–338.</w:t>
      </w:r>
    </w:p>
    <w:p w:rsidR="000F22E6" w:rsidRPr="000F22E6" w:rsidRDefault="000F22E6" w:rsidP="000F22E6">
      <w:pPr>
        <w:pStyle w:val="Bibliography"/>
      </w:pPr>
      <w:r w:rsidRPr="000F22E6">
        <w:t xml:space="preserve">Bolden, R. (2016). Leadership, management and </w:t>
      </w:r>
      <w:proofErr w:type="spellStart"/>
      <w:r w:rsidRPr="000F22E6">
        <w:t>organisational</w:t>
      </w:r>
      <w:proofErr w:type="spellEnd"/>
      <w:r w:rsidRPr="000F22E6">
        <w:t xml:space="preserve"> development. In </w:t>
      </w:r>
      <w:r w:rsidRPr="000F22E6">
        <w:rPr>
          <w:i/>
          <w:iCs/>
        </w:rPr>
        <w:t>Gower handbook of leadership and management development</w:t>
      </w:r>
      <w:r w:rsidRPr="000F22E6">
        <w:t xml:space="preserve"> (pp. 143–158). Routledge.</w:t>
      </w:r>
    </w:p>
    <w:p w:rsidR="000F22E6" w:rsidRPr="000F22E6" w:rsidRDefault="000F22E6" w:rsidP="000F22E6">
      <w:pPr>
        <w:pStyle w:val="Bibliography"/>
      </w:pPr>
      <w:r w:rsidRPr="000F22E6">
        <w:t>Day, D. V. (2000). Leadership development</w:t>
      </w:r>
      <w:proofErr w:type="gramStart"/>
      <w:r w:rsidRPr="000F22E6">
        <w:t>::</w:t>
      </w:r>
      <w:proofErr w:type="gramEnd"/>
      <w:r w:rsidRPr="000F22E6">
        <w:t xml:space="preserve"> A review in context. </w:t>
      </w:r>
      <w:r w:rsidRPr="000F22E6">
        <w:rPr>
          <w:i/>
          <w:iCs/>
        </w:rPr>
        <w:t>The Leadership Quarterly</w:t>
      </w:r>
      <w:r w:rsidRPr="000F22E6">
        <w:t xml:space="preserve">, </w:t>
      </w:r>
      <w:r w:rsidRPr="000F22E6">
        <w:rPr>
          <w:i/>
          <w:iCs/>
        </w:rPr>
        <w:t>11</w:t>
      </w:r>
      <w:r w:rsidRPr="000F22E6">
        <w:t>(4), 581–613.</w:t>
      </w:r>
    </w:p>
    <w:p w:rsidR="000F22E6" w:rsidRPr="000F22E6" w:rsidRDefault="000F22E6" w:rsidP="000F22E6">
      <w:pPr>
        <w:pStyle w:val="Bibliography"/>
      </w:pPr>
      <w:r w:rsidRPr="000F22E6">
        <w:t xml:space="preserve">Day, D. V., </w:t>
      </w:r>
      <w:proofErr w:type="spellStart"/>
      <w:r w:rsidRPr="000F22E6">
        <w:t>Fleenor</w:t>
      </w:r>
      <w:proofErr w:type="spellEnd"/>
      <w:r w:rsidRPr="000F22E6">
        <w:t xml:space="preserve">, J. W., Atwater, L. E., Sturm, R. E., &amp; McKee, R. A. (2014). Advances in leader and leadership development: A review of 25 years of research and theory. </w:t>
      </w:r>
      <w:r w:rsidRPr="000F22E6">
        <w:rPr>
          <w:i/>
          <w:iCs/>
        </w:rPr>
        <w:t>The Leadership Quarterly</w:t>
      </w:r>
      <w:r w:rsidRPr="000F22E6">
        <w:t xml:space="preserve">, </w:t>
      </w:r>
      <w:r w:rsidRPr="000F22E6">
        <w:rPr>
          <w:i/>
          <w:iCs/>
        </w:rPr>
        <w:t>25</w:t>
      </w:r>
      <w:r w:rsidRPr="000F22E6">
        <w:t>(1), 63–82.</w:t>
      </w:r>
    </w:p>
    <w:p w:rsidR="000F22E6" w:rsidRPr="000F22E6" w:rsidRDefault="000F22E6" w:rsidP="000F22E6">
      <w:pPr>
        <w:pStyle w:val="Bibliography"/>
      </w:pPr>
      <w:r w:rsidRPr="000F22E6">
        <w:t xml:space="preserve">Fontaine, M. (2013). Corporate social responsibility and sustainability: the new bottom line? </w:t>
      </w:r>
      <w:r w:rsidRPr="000F22E6">
        <w:rPr>
          <w:i/>
          <w:iCs/>
        </w:rPr>
        <w:t>International Journal of Business and Social Science</w:t>
      </w:r>
      <w:r w:rsidRPr="000F22E6">
        <w:t xml:space="preserve">, </w:t>
      </w:r>
      <w:r w:rsidRPr="000F22E6">
        <w:rPr>
          <w:i/>
          <w:iCs/>
        </w:rPr>
        <w:t>4</w:t>
      </w:r>
      <w:r w:rsidRPr="000F22E6">
        <w:t>(4).</w:t>
      </w:r>
    </w:p>
    <w:p w:rsidR="000F22E6" w:rsidRPr="000F22E6" w:rsidRDefault="000F22E6" w:rsidP="000F22E6">
      <w:pPr>
        <w:pStyle w:val="Bibliography"/>
      </w:pPr>
      <w:proofErr w:type="spellStart"/>
      <w:r w:rsidRPr="000F22E6">
        <w:t>Holten</w:t>
      </w:r>
      <w:proofErr w:type="spellEnd"/>
      <w:r w:rsidRPr="000F22E6">
        <w:t xml:space="preserve">, A.-L., &amp; Brenner, S. O. (2015). Leadership style and the process of organizational change. </w:t>
      </w:r>
      <w:r w:rsidRPr="000F22E6">
        <w:rPr>
          <w:i/>
          <w:iCs/>
        </w:rPr>
        <w:t>Leadership &amp; Organization Development Journal</w:t>
      </w:r>
      <w:r w:rsidRPr="000F22E6">
        <w:t xml:space="preserve">, </w:t>
      </w:r>
      <w:r w:rsidRPr="000F22E6">
        <w:rPr>
          <w:i/>
          <w:iCs/>
        </w:rPr>
        <w:t>36</w:t>
      </w:r>
      <w:r w:rsidRPr="000F22E6">
        <w:t>(1), 2–16.</w:t>
      </w:r>
    </w:p>
    <w:p w:rsidR="000F22E6" w:rsidRPr="000F22E6" w:rsidRDefault="000F22E6" w:rsidP="000F22E6">
      <w:pPr>
        <w:pStyle w:val="Bibliography"/>
      </w:pPr>
      <w:r w:rsidRPr="000F22E6">
        <w:t xml:space="preserve">Masood, S. A., Dani, S. S., Burns, N. D., &amp; Backhouse, C. J. (2006). Transformational leadership and organizational culture: the situational strength perspective. </w:t>
      </w:r>
      <w:r w:rsidRPr="000F22E6">
        <w:rPr>
          <w:i/>
          <w:iCs/>
        </w:rPr>
        <w:t>Proceedings of the Institution of Mechanical Engineers, Part B: Journal of Engineering Manufacture</w:t>
      </w:r>
      <w:r w:rsidRPr="000F22E6">
        <w:t xml:space="preserve">, </w:t>
      </w:r>
      <w:r w:rsidRPr="000F22E6">
        <w:rPr>
          <w:i/>
          <w:iCs/>
        </w:rPr>
        <w:t>220</w:t>
      </w:r>
      <w:r w:rsidRPr="000F22E6">
        <w:t>(6), 941–949.</w:t>
      </w:r>
    </w:p>
    <w:p w:rsidR="000F22E6" w:rsidRPr="000F22E6" w:rsidRDefault="000F22E6" w:rsidP="000F22E6">
      <w:pPr>
        <w:pStyle w:val="Bibliography"/>
      </w:pPr>
      <w:proofErr w:type="spellStart"/>
      <w:r w:rsidRPr="000F22E6">
        <w:t>Rennison</w:t>
      </w:r>
      <w:proofErr w:type="spellEnd"/>
      <w:r w:rsidRPr="000F22E6">
        <w:t xml:space="preserve">, B. W. (2015). Reflexive Management: System-theoretical reflection on reflection. </w:t>
      </w:r>
      <w:r w:rsidRPr="000F22E6">
        <w:rPr>
          <w:i/>
          <w:iCs/>
        </w:rPr>
        <w:t>Journal of Leadership and Management</w:t>
      </w:r>
      <w:r w:rsidRPr="000F22E6">
        <w:t xml:space="preserve">, </w:t>
      </w:r>
      <w:r w:rsidRPr="000F22E6">
        <w:rPr>
          <w:i/>
          <w:iCs/>
        </w:rPr>
        <w:t>1</w:t>
      </w:r>
      <w:r w:rsidRPr="000F22E6">
        <w:t>(3), 27–36.</w:t>
      </w:r>
    </w:p>
    <w:p w:rsidR="000F22E6" w:rsidRPr="000F22E6" w:rsidRDefault="000F22E6" w:rsidP="000F22E6">
      <w:pPr>
        <w:pStyle w:val="Bibliography"/>
      </w:pPr>
      <w:proofErr w:type="spellStart"/>
      <w:r w:rsidRPr="000F22E6">
        <w:t>Salicru</w:t>
      </w:r>
      <w:proofErr w:type="spellEnd"/>
      <w:r w:rsidRPr="000F22E6">
        <w:t xml:space="preserve">, S. (2017). </w:t>
      </w:r>
      <w:r w:rsidRPr="000F22E6">
        <w:rPr>
          <w:i/>
          <w:iCs/>
        </w:rPr>
        <w:t xml:space="preserve">Leadership Results: How to Create Adaptive Leaders and High-Performing </w:t>
      </w:r>
      <w:proofErr w:type="spellStart"/>
      <w:r w:rsidRPr="000F22E6">
        <w:rPr>
          <w:i/>
          <w:iCs/>
        </w:rPr>
        <w:t>Organisations</w:t>
      </w:r>
      <w:proofErr w:type="spellEnd"/>
      <w:r w:rsidRPr="000F22E6">
        <w:rPr>
          <w:i/>
          <w:iCs/>
        </w:rPr>
        <w:t xml:space="preserve"> for an Uncertain World</w:t>
      </w:r>
      <w:r w:rsidRPr="000F22E6">
        <w:t>. Retrieved from https://books.google.com.pk/books?id=9NozDwAAQBAJ</w:t>
      </w:r>
    </w:p>
    <w:p w:rsidR="000F22E6" w:rsidRPr="000F22E6" w:rsidRDefault="000F22E6" w:rsidP="000F22E6">
      <w:pPr>
        <w:pStyle w:val="Bibliography"/>
      </w:pPr>
      <w:proofErr w:type="spellStart"/>
      <w:r w:rsidRPr="000F22E6">
        <w:lastRenderedPageBreak/>
        <w:t>Sarros</w:t>
      </w:r>
      <w:proofErr w:type="spellEnd"/>
      <w:r w:rsidRPr="000F22E6">
        <w:t xml:space="preserve">, J. C., Cooper, B. K., &amp; </w:t>
      </w:r>
      <w:proofErr w:type="spellStart"/>
      <w:r w:rsidRPr="000F22E6">
        <w:t>Santora</w:t>
      </w:r>
      <w:proofErr w:type="spellEnd"/>
      <w:r w:rsidRPr="000F22E6">
        <w:t xml:space="preserve">, J. C. (2008). Building a climate for innovation through transformational leadership and organizational culture. </w:t>
      </w:r>
      <w:r w:rsidRPr="000F22E6">
        <w:rPr>
          <w:i/>
          <w:iCs/>
        </w:rPr>
        <w:t>Journal of Leadership &amp; Organizational Studies</w:t>
      </w:r>
      <w:r w:rsidRPr="000F22E6">
        <w:t xml:space="preserve">, </w:t>
      </w:r>
      <w:r w:rsidRPr="000F22E6">
        <w:rPr>
          <w:i/>
          <w:iCs/>
        </w:rPr>
        <w:t>15</w:t>
      </w:r>
      <w:r w:rsidRPr="000F22E6">
        <w:t>(2), 145–158.</w:t>
      </w:r>
    </w:p>
    <w:p w:rsidR="000F22E6" w:rsidRPr="000F22E6" w:rsidRDefault="000F22E6" w:rsidP="000F22E6">
      <w:pPr>
        <w:pStyle w:val="Bibliography"/>
      </w:pPr>
      <w:proofErr w:type="spellStart"/>
      <w:r w:rsidRPr="000F22E6">
        <w:t>Schminke</w:t>
      </w:r>
      <w:proofErr w:type="spellEnd"/>
      <w:r w:rsidRPr="000F22E6">
        <w:t xml:space="preserve">, M., Wells, D., </w:t>
      </w:r>
      <w:proofErr w:type="spellStart"/>
      <w:r w:rsidRPr="000F22E6">
        <w:t>Peyrefitte</w:t>
      </w:r>
      <w:proofErr w:type="spellEnd"/>
      <w:r w:rsidRPr="000F22E6">
        <w:t xml:space="preserve">, J., &amp; </w:t>
      </w:r>
      <w:proofErr w:type="spellStart"/>
      <w:r w:rsidRPr="000F22E6">
        <w:t>Sebora</w:t>
      </w:r>
      <w:proofErr w:type="spellEnd"/>
      <w:r w:rsidRPr="000F22E6">
        <w:t xml:space="preserve">, T. C. (2002). Leadership and ethics in work groups: A longitudinal assessment. </w:t>
      </w:r>
      <w:r w:rsidRPr="000F22E6">
        <w:rPr>
          <w:i/>
          <w:iCs/>
        </w:rPr>
        <w:t>Group &amp; Organization Management</w:t>
      </w:r>
      <w:r w:rsidRPr="000F22E6">
        <w:t xml:space="preserve">, </w:t>
      </w:r>
      <w:r w:rsidRPr="000F22E6">
        <w:rPr>
          <w:i/>
          <w:iCs/>
        </w:rPr>
        <w:t>27</w:t>
      </w:r>
      <w:r w:rsidRPr="000F22E6">
        <w:t>(2), 272–293.</w:t>
      </w:r>
    </w:p>
    <w:p w:rsidR="00B378E4" w:rsidRDefault="00B378E4" w:rsidP="000F22E6">
      <w:r>
        <w:fldChar w:fldCharType="end"/>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40AE" w:rsidRDefault="005940AE">
      <w:pPr>
        <w:spacing w:line="240" w:lineRule="auto"/>
      </w:pPr>
      <w:r>
        <w:separator/>
      </w:r>
    </w:p>
  </w:endnote>
  <w:endnote w:type="continuationSeparator" w:id="0">
    <w:p w:rsidR="005940AE" w:rsidRDefault="005940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40AE" w:rsidRDefault="005940AE">
      <w:pPr>
        <w:spacing w:line="240" w:lineRule="auto"/>
      </w:pPr>
      <w:r>
        <w:separator/>
      </w:r>
    </w:p>
  </w:footnote>
  <w:footnote w:type="continuationSeparator" w:id="0">
    <w:p w:rsidR="005940AE" w:rsidRDefault="005940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7DB2">
      <w:rPr>
        <w:rStyle w:val="PageNumber"/>
        <w:noProof/>
      </w:rPr>
      <w:t>12</w:t>
    </w:r>
    <w:r>
      <w:rPr>
        <w:rStyle w:val="PageNumber"/>
      </w:rPr>
      <w:fldChar w:fldCharType="end"/>
    </w:r>
  </w:p>
  <w:p w:rsidR="00BF3C39" w:rsidRDefault="00613D35">
    <w:pPr>
      <w:pStyle w:val="Header"/>
      <w:ind w:right="360" w:firstLine="0"/>
    </w:pPr>
    <w:r>
      <w:t>LEADERSHIP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7DB2">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613D35">
      <w:t>LEADERSHIP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wFAITbmPEtAAAA"/>
  </w:docVars>
  <w:rsids>
    <w:rsidRoot w:val="00CF29F0"/>
    <w:rsid w:val="00001485"/>
    <w:rsid w:val="00005F16"/>
    <w:rsid w:val="00006785"/>
    <w:rsid w:val="0000793A"/>
    <w:rsid w:val="00015999"/>
    <w:rsid w:val="00016E76"/>
    <w:rsid w:val="00035A21"/>
    <w:rsid w:val="00036A4E"/>
    <w:rsid w:val="000704B3"/>
    <w:rsid w:val="00077105"/>
    <w:rsid w:val="00080BD9"/>
    <w:rsid w:val="0008161E"/>
    <w:rsid w:val="000830A7"/>
    <w:rsid w:val="00097DC2"/>
    <w:rsid w:val="000A6946"/>
    <w:rsid w:val="000B0A32"/>
    <w:rsid w:val="000B143D"/>
    <w:rsid w:val="000C4ED0"/>
    <w:rsid w:val="000D7DA9"/>
    <w:rsid w:val="000E35B1"/>
    <w:rsid w:val="000E4F79"/>
    <w:rsid w:val="000F22E6"/>
    <w:rsid w:val="0010684A"/>
    <w:rsid w:val="00127DB2"/>
    <w:rsid w:val="00134368"/>
    <w:rsid w:val="0013470A"/>
    <w:rsid w:val="00142E32"/>
    <w:rsid w:val="00161DA3"/>
    <w:rsid w:val="00172017"/>
    <w:rsid w:val="00173BEF"/>
    <w:rsid w:val="00176143"/>
    <w:rsid w:val="00180D95"/>
    <w:rsid w:val="00182859"/>
    <w:rsid w:val="00191DFC"/>
    <w:rsid w:val="001970C6"/>
    <w:rsid w:val="001A0A79"/>
    <w:rsid w:val="001A78EF"/>
    <w:rsid w:val="001B0D17"/>
    <w:rsid w:val="001C1992"/>
    <w:rsid w:val="001C20CB"/>
    <w:rsid w:val="001D3698"/>
    <w:rsid w:val="001D412A"/>
    <w:rsid w:val="001D48AE"/>
    <w:rsid w:val="001D676D"/>
    <w:rsid w:val="001E3624"/>
    <w:rsid w:val="001E4220"/>
    <w:rsid w:val="0020561E"/>
    <w:rsid w:val="002100CC"/>
    <w:rsid w:val="00211605"/>
    <w:rsid w:val="00221134"/>
    <w:rsid w:val="00221663"/>
    <w:rsid w:val="00227998"/>
    <w:rsid w:val="002314D3"/>
    <w:rsid w:val="00236F20"/>
    <w:rsid w:val="0024491B"/>
    <w:rsid w:val="002469DB"/>
    <w:rsid w:val="002536EE"/>
    <w:rsid w:val="00256835"/>
    <w:rsid w:val="00273696"/>
    <w:rsid w:val="00290E18"/>
    <w:rsid w:val="002A2A03"/>
    <w:rsid w:val="002A79BF"/>
    <w:rsid w:val="002D024C"/>
    <w:rsid w:val="002F27AF"/>
    <w:rsid w:val="002F28E9"/>
    <w:rsid w:val="002F4173"/>
    <w:rsid w:val="002F4E8E"/>
    <w:rsid w:val="002F5C6A"/>
    <w:rsid w:val="00301302"/>
    <w:rsid w:val="00301BF0"/>
    <w:rsid w:val="00305FD1"/>
    <w:rsid w:val="003126BB"/>
    <w:rsid w:val="00313283"/>
    <w:rsid w:val="00331B0D"/>
    <w:rsid w:val="00331EE3"/>
    <w:rsid w:val="0033565F"/>
    <w:rsid w:val="0034293E"/>
    <w:rsid w:val="00355786"/>
    <w:rsid w:val="00357385"/>
    <w:rsid w:val="003764B1"/>
    <w:rsid w:val="0038577E"/>
    <w:rsid w:val="00397895"/>
    <w:rsid w:val="003A32B3"/>
    <w:rsid w:val="003A3A7F"/>
    <w:rsid w:val="003A58C6"/>
    <w:rsid w:val="003A5D57"/>
    <w:rsid w:val="003B02A2"/>
    <w:rsid w:val="003B1630"/>
    <w:rsid w:val="003C08D3"/>
    <w:rsid w:val="003C0B44"/>
    <w:rsid w:val="003C13AB"/>
    <w:rsid w:val="003C2E10"/>
    <w:rsid w:val="003C7227"/>
    <w:rsid w:val="003D3C48"/>
    <w:rsid w:val="003D485B"/>
    <w:rsid w:val="003D55BE"/>
    <w:rsid w:val="003E48BB"/>
    <w:rsid w:val="003E7C6F"/>
    <w:rsid w:val="004133A2"/>
    <w:rsid w:val="00423C60"/>
    <w:rsid w:val="00432EC8"/>
    <w:rsid w:val="00441410"/>
    <w:rsid w:val="004450CA"/>
    <w:rsid w:val="004466B9"/>
    <w:rsid w:val="00453C5B"/>
    <w:rsid w:val="0046067C"/>
    <w:rsid w:val="00461879"/>
    <w:rsid w:val="004621FE"/>
    <w:rsid w:val="00462941"/>
    <w:rsid w:val="00462D77"/>
    <w:rsid w:val="00473EEF"/>
    <w:rsid w:val="00477907"/>
    <w:rsid w:val="004811CA"/>
    <w:rsid w:val="0049455D"/>
    <w:rsid w:val="00496C87"/>
    <w:rsid w:val="004A12F5"/>
    <w:rsid w:val="004A65F0"/>
    <w:rsid w:val="004B04DB"/>
    <w:rsid w:val="004B6244"/>
    <w:rsid w:val="004D6675"/>
    <w:rsid w:val="004E35F8"/>
    <w:rsid w:val="004E5B48"/>
    <w:rsid w:val="004F34AA"/>
    <w:rsid w:val="00517922"/>
    <w:rsid w:val="00517FAF"/>
    <w:rsid w:val="00524D18"/>
    <w:rsid w:val="005256B0"/>
    <w:rsid w:val="00531A87"/>
    <w:rsid w:val="005350A9"/>
    <w:rsid w:val="00537C02"/>
    <w:rsid w:val="005421F4"/>
    <w:rsid w:val="00547439"/>
    <w:rsid w:val="00547821"/>
    <w:rsid w:val="0056047D"/>
    <w:rsid w:val="00561A86"/>
    <w:rsid w:val="00567F1B"/>
    <w:rsid w:val="0057473A"/>
    <w:rsid w:val="005775E6"/>
    <w:rsid w:val="005815A1"/>
    <w:rsid w:val="005839DC"/>
    <w:rsid w:val="00585B37"/>
    <w:rsid w:val="005861EB"/>
    <w:rsid w:val="005905CD"/>
    <w:rsid w:val="005905F7"/>
    <w:rsid w:val="005940AE"/>
    <w:rsid w:val="005A0C82"/>
    <w:rsid w:val="005A1E6C"/>
    <w:rsid w:val="005A2C78"/>
    <w:rsid w:val="005B0DE5"/>
    <w:rsid w:val="005B752E"/>
    <w:rsid w:val="005D3561"/>
    <w:rsid w:val="005E168F"/>
    <w:rsid w:val="005E3532"/>
    <w:rsid w:val="005E686C"/>
    <w:rsid w:val="005F192D"/>
    <w:rsid w:val="005F3DEF"/>
    <w:rsid w:val="005F4074"/>
    <w:rsid w:val="0060745B"/>
    <w:rsid w:val="006077F4"/>
    <w:rsid w:val="00613D35"/>
    <w:rsid w:val="006240BD"/>
    <w:rsid w:val="006270B7"/>
    <w:rsid w:val="00637FF2"/>
    <w:rsid w:val="006449A6"/>
    <w:rsid w:val="00660CE1"/>
    <w:rsid w:val="00661C8A"/>
    <w:rsid w:val="00664D93"/>
    <w:rsid w:val="00665139"/>
    <w:rsid w:val="00674674"/>
    <w:rsid w:val="00675A80"/>
    <w:rsid w:val="00681FAB"/>
    <w:rsid w:val="006911CC"/>
    <w:rsid w:val="006A4ED3"/>
    <w:rsid w:val="006B7D38"/>
    <w:rsid w:val="006C1E99"/>
    <w:rsid w:val="006D352E"/>
    <w:rsid w:val="006E0EAD"/>
    <w:rsid w:val="006E4202"/>
    <w:rsid w:val="006F358D"/>
    <w:rsid w:val="007042D2"/>
    <w:rsid w:val="00712028"/>
    <w:rsid w:val="0071739C"/>
    <w:rsid w:val="00724194"/>
    <w:rsid w:val="00726581"/>
    <w:rsid w:val="0074076C"/>
    <w:rsid w:val="007549AB"/>
    <w:rsid w:val="00761BB8"/>
    <w:rsid w:val="007673E2"/>
    <w:rsid w:val="00771B85"/>
    <w:rsid w:val="00785726"/>
    <w:rsid w:val="00796592"/>
    <w:rsid w:val="007B2E7C"/>
    <w:rsid w:val="007B3767"/>
    <w:rsid w:val="007B6697"/>
    <w:rsid w:val="007C7277"/>
    <w:rsid w:val="007D6438"/>
    <w:rsid w:val="007D69CE"/>
    <w:rsid w:val="007E32FF"/>
    <w:rsid w:val="007E6776"/>
    <w:rsid w:val="007F4402"/>
    <w:rsid w:val="00800336"/>
    <w:rsid w:val="00804A1E"/>
    <w:rsid w:val="008247A3"/>
    <w:rsid w:val="008279A6"/>
    <w:rsid w:val="008309C1"/>
    <w:rsid w:val="00830D3B"/>
    <w:rsid w:val="00840231"/>
    <w:rsid w:val="008425A4"/>
    <w:rsid w:val="008513F5"/>
    <w:rsid w:val="00857514"/>
    <w:rsid w:val="0086112D"/>
    <w:rsid w:val="008664A0"/>
    <w:rsid w:val="00880080"/>
    <w:rsid w:val="00882114"/>
    <w:rsid w:val="0088586C"/>
    <w:rsid w:val="008B6BDE"/>
    <w:rsid w:val="008D7664"/>
    <w:rsid w:val="008F403F"/>
    <w:rsid w:val="008F4E06"/>
    <w:rsid w:val="009022A0"/>
    <w:rsid w:val="009038E3"/>
    <w:rsid w:val="00917254"/>
    <w:rsid w:val="009211E6"/>
    <w:rsid w:val="00930E3F"/>
    <w:rsid w:val="009406D7"/>
    <w:rsid w:val="0094316B"/>
    <w:rsid w:val="009500DC"/>
    <w:rsid w:val="00951FCA"/>
    <w:rsid w:val="00954E96"/>
    <w:rsid w:val="0096099A"/>
    <w:rsid w:val="00962C90"/>
    <w:rsid w:val="00965BBF"/>
    <w:rsid w:val="00973AE8"/>
    <w:rsid w:val="00974294"/>
    <w:rsid w:val="00977C21"/>
    <w:rsid w:val="009816FD"/>
    <w:rsid w:val="0098796A"/>
    <w:rsid w:val="0099276F"/>
    <w:rsid w:val="00995AC0"/>
    <w:rsid w:val="009A78B8"/>
    <w:rsid w:val="009B426E"/>
    <w:rsid w:val="009B6588"/>
    <w:rsid w:val="009C1505"/>
    <w:rsid w:val="009C2A63"/>
    <w:rsid w:val="009D6C89"/>
    <w:rsid w:val="009E042F"/>
    <w:rsid w:val="009E111F"/>
    <w:rsid w:val="009E2776"/>
    <w:rsid w:val="009F5EE3"/>
    <w:rsid w:val="00A1735E"/>
    <w:rsid w:val="00A21C20"/>
    <w:rsid w:val="00A317C6"/>
    <w:rsid w:val="00A32961"/>
    <w:rsid w:val="00A37BA6"/>
    <w:rsid w:val="00A45F4E"/>
    <w:rsid w:val="00A461E6"/>
    <w:rsid w:val="00A4686D"/>
    <w:rsid w:val="00A47E4F"/>
    <w:rsid w:val="00A47F4A"/>
    <w:rsid w:val="00A51120"/>
    <w:rsid w:val="00A515E2"/>
    <w:rsid w:val="00A53502"/>
    <w:rsid w:val="00A56E42"/>
    <w:rsid w:val="00A6177C"/>
    <w:rsid w:val="00A87F52"/>
    <w:rsid w:val="00A959C2"/>
    <w:rsid w:val="00AB4518"/>
    <w:rsid w:val="00AB5DAA"/>
    <w:rsid w:val="00AC5A6D"/>
    <w:rsid w:val="00AC7C4B"/>
    <w:rsid w:val="00AD4186"/>
    <w:rsid w:val="00AD5811"/>
    <w:rsid w:val="00AE262E"/>
    <w:rsid w:val="00AE27CB"/>
    <w:rsid w:val="00AF5642"/>
    <w:rsid w:val="00AF5980"/>
    <w:rsid w:val="00B00EB3"/>
    <w:rsid w:val="00B02ED4"/>
    <w:rsid w:val="00B144BB"/>
    <w:rsid w:val="00B30934"/>
    <w:rsid w:val="00B34319"/>
    <w:rsid w:val="00B3590D"/>
    <w:rsid w:val="00B378E4"/>
    <w:rsid w:val="00B40B89"/>
    <w:rsid w:val="00B40F44"/>
    <w:rsid w:val="00B447D1"/>
    <w:rsid w:val="00B44949"/>
    <w:rsid w:val="00B46E17"/>
    <w:rsid w:val="00B600F2"/>
    <w:rsid w:val="00B60C43"/>
    <w:rsid w:val="00B75ED3"/>
    <w:rsid w:val="00BA5880"/>
    <w:rsid w:val="00BD6181"/>
    <w:rsid w:val="00BD6F31"/>
    <w:rsid w:val="00BE060B"/>
    <w:rsid w:val="00BE0F26"/>
    <w:rsid w:val="00BF3C39"/>
    <w:rsid w:val="00BF54C9"/>
    <w:rsid w:val="00C01B62"/>
    <w:rsid w:val="00C01FF7"/>
    <w:rsid w:val="00C10916"/>
    <w:rsid w:val="00C17BBF"/>
    <w:rsid w:val="00C21801"/>
    <w:rsid w:val="00C24CBB"/>
    <w:rsid w:val="00C25153"/>
    <w:rsid w:val="00C33EE0"/>
    <w:rsid w:val="00C4074F"/>
    <w:rsid w:val="00C4466A"/>
    <w:rsid w:val="00C4635A"/>
    <w:rsid w:val="00C47CA5"/>
    <w:rsid w:val="00C523B6"/>
    <w:rsid w:val="00C55899"/>
    <w:rsid w:val="00C55D85"/>
    <w:rsid w:val="00C64506"/>
    <w:rsid w:val="00C67138"/>
    <w:rsid w:val="00C67A3F"/>
    <w:rsid w:val="00C76088"/>
    <w:rsid w:val="00C86A0C"/>
    <w:rsid w:val="00C86AC5"/>
    <w:rsid w:val="00C9461D"/>
    <w:rsid w:val="00CB2D30"/>
    <w:rsid w:val="00CC0CCB"/>
    <w:rsid w:val="00CC26CB"/>
    <w:rsid w:val="00CC79B8"/>
    <w:rsid w:val="00CD022B"/>
    <w:rsid w:val="00CD106C"/>
    <w:rsid w:val="00CE2DA8"/>
    <w:rsid w:val="00CE500D"/>
    <w:rsid w:val="00CF297E"/>
    <w:rsid w:val="00CF29F0"/>
    <w:rsid w:val="00D533A1"/>
    <w:rsid w:val="00D61B51"/>
    <w:rsid w:val="00D62B62"/>
    <w:rsid w:val="00D63F89"/>
    <w:rsid w:val="00D64E9B"/>
    <w:rsid w:val="00D73D88"/>
    <w:rsid w:val="00D764AE"/>
    <w:rsid w:val="00D97FCE"/>
    <w:rsid w:val="00DA1A1D"/>
    <w:rsid w:val="00DA581E"/>
    <w:rsid w:val="00DB4A5F"/>
    <w:rsid w:val="00DC2C62"/>
    <w:rsid w:val="00DC71BA"/>
    <w:rsid w:val="00DD10F9"/>
    <w:rsid w:val="00DD5EF9"/>
    <w:rsid w:val="00DE4F15"/>
    <w:rsid w:val="00DE5A52"/>
    <w:rsid w:val="00DE70CB"/>
    <w:rsid w:val="00DF02F1"/>
    <w:rsid w:val="00E02C43"/>
    <w:rsid w:val="00E03124"/>
    <w:rsid w:val="00E04E44"/>
    <w:rsid w:val="00E06D8C"/>
    <w:rsid w:val="00E21875"/>
    <w:rsid w:val="00E21E84"/>
    <w:rsid w:val="00E23C8F"/>
    <w:rsid w:val="00E24A0F"/>
    <w:rsid w:val="00E319D5"/>
    <w:rsid w:val="00E5677B"/>
    <w:rsid w:val="00E57AA6"/>
    <w:rsid w:val="00E66452"/>
    <w:rsid w:val="00E806E5"/>
    <w:rsid w:val="00E87C41"/>
    <w:rsid w:val="00EA3B28"/>
    <w:rsid w:val="00EB3B71"/>
    <w:rsid w:val="00EC190E"/>
    <w:rsid w:val="00EC261B"/>
    <w:rsid w:val="00EC3126"/>
    <w:rsid w:val="00EC71DA"/>
    <w:rsid w:val="00ED034F"/>
    <w:rsid w:val="00EF08E3"/>
    <w:rsid w:val="00EF19AB"/>
    <w:rsid w:val="00EF60FB"/>
    <w:rsid w:val="00F07A18"/>
    <w:rsid w:val="00F1358E"/>
    <w:rsid w:val="00F37005"/>
    <w:rsid w:val="00F41C54"/>
    <w:rsid w:val="00F42F66"/>
    <w:rsid w:val="00F436F5"/>
    <w:rsid w:val="00F477BB"/>
    <w:rsid w:val="00F56746"/>
    <w:rsid w:val="00F74189"/>
    <w:rsid w:val="00F768B8"/>
    <w:rsid w:val="00F77478"/>
    <w:rsid w:val="00F82368"/>
    <w:rsid w:val="00F86821"/>
    <w:rsid w:val="00F87003"/>
    <w:rsid w:val="00FB1BBD"/>
    <w:rsid w:val="00FB21BA"/>
    <w:rsid w:val="00FB43CB"/>
    <w:rsid w:val="00FB5225"/>
    <w:rsid w:val="00FC000D"/>
    <w:rsid w:val="00FC10FC"/>
    <w:rsid w:val="00FC57AA"/>
    <w:rsid w:val="00FD183C"/>
    <w:rsid w:val="00FD38C3"/>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8</TotalTime>
  <Pages>13</Pages>
  <Words>4757</Words>
  <Characters>26022</Characters>
  <Application>Microsoft Office Word</Application>
  <DocSecurity>0</DocSecurity>
  <Lines>722</Lines>
  <Paragraphs>13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0646</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412</cp:revision>
  <dcterms:created xsi:type="dcterms:W3CDTF">2017-11-06T10:21:00Z</dcterms:created>
  <dcterms:modified xsi:type="dcterms:W3CDTF">2019-06-03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LRISkQ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